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736328" w14:textId="77777777" w:rsidR="00894C14" w:rsidRDefault="00894C14" w:rsidP="00894C14">
      <w:pPr>
        <w:tabs>
          <w:tab w:val="left" w:pos="993"/>
          <w:tab w:val="left" w:pos="1276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  <w:sectPr w:rsidR="00894C14" w:rsidSect="0086599E">
          <w:footerReference w:type="default" r:id="rId8"/>
          <w:pgSz w:w="12240" w:h="15840"/>
          <w:pgMar w:top="2268" w:right="1701" w:bottom="1701" w:left="2268" w:header="720" w:footer="850" w:gutter="0"/>
          <w:cols w:space="720"/>
          <w:titlePg/>
          <w:docGrid w:linePitch="299"/>
        </w:sectPr>
      </w:pPr>
    </w:p>
    <w:p w14:paraId="70DB90B4" w14:textId="02502B85" w:rsidR="00B160DB" w:rsidRDefault="00B160DB" w:rsidP="00B160DB">
      <w:pPr>
        <w:tabs>
          <w:tab w:val="left" w:pos="993"/>
          <w:tab w:val="left" w:pos="1276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C64F8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14:paraId="324B48EC" w14:textId="59AEEBB2" w:rsidR="00B160DB" w:rsidRDefault="00B160DB" w:rsidP="00B160DB">
      <w:pPr>
        <w:pStyle w:val="ListParagraph"/>
        <w:spacing w:before="240" w:line="240" w:lineRule="auto"/>
        <w:ind w:left="1134" w:hanging="1134"/>
        <w:jc w:val="both"/>
        <w:rPr>
          <w:rStyle w:val="personnam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22245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Style w:val="personnam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melia, R. P., dan Sudarso, A. P. (2021). Pengaruh Stres Kerja dan Motivasi Terhadap Kinerja Karyawan Pada Hotel Santika Premiere Ice-Bsd City. </w:t>
      </w:r>
      <w:r>
        <w:rPr>
          <w:rStyle w:val="personname"/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Jurnal PERKUSI: Pemasaran, Keuangan dan Sumber Daya Manusia</w:t>
      </w:r>
      <w:r>
        <w:rPr>
          <w:rStyle w:val="personnam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1(1), 70-74.</w:t>
      </w:r>
    </w:p>
    <w:p w14:paraId="0D395623" w14:textId="77777777" w:rsidR="00B160DB" w:rsidRDefault="00B160DB" w:rsidP="00B160DB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eastAsia="DengXian"/>
          <w:lang w:val="zh-CN" w:eastAsia="zh-CN"/>
        </w:rPr>
      </w:pP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>Anoraga</w:t>
      </w:r>
      <w:r>
        <w:rPr>
          <w:rFonts w:ascii="Times New Roman" w:eastAsia="DengXian" w:hAnsi="Times New Roman" w:cs="Times New Roman"/>
          <w:sz w:val="24"/>
          <w:szCs w:val="24"/>
        </w:rPr>
        <w:t>. P</w:t>
      </w: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 xml:space="preserve">. </w:t>
      </w:r>
      <w:r>
        <w:rPr>
          <w:rFonts w:ascii="Times New Roman" w:eastAsia="DengXian" w:hAnsi="Times New Roman" w:cs="Times New Roman"/>
          <w:sz w:val="24"/>
          <w:szCs w:val="24"/>
        </w:rPr>
        <w:t>(</w:t>
      </w: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>2009</w:t>
      </w:r>
      <w:r>
        <w:rPr>
          <w:rFonts w:ascii="Times New Roman" w:eastAsia="DengXian" w:hAnsi="Times New Roman" w:cs="Times New Roman"/>
          <w:sz w:val="24"/>
          <w:szCs w:val="24"/>
        </w:rPr>
        <w:t>)</w:t>
      </w: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 xml:space="preserve">. </w:t>
      </w:r>
      <w:r>
        <w:rPr>
          <w:rFonts w:ascii="Times New Roman" w:eastAsia="DengXian" w:hAnsi="Times New Roman" w:cs="Times New Roman"/>
          <w:i/>
          <w:sz w:val="24"/>
          <w:szCs w:val="24"/>
          <w:lang w:val="zh-CN" w:eastAsia="zh-CN"/>
        </w:rPr>
        <w:t xml:space="preserve">Manajemen Bisnis </w:t>
      </w:r>
      <w:r>
        <w:rPr>
          <w:rFonts w:ascii="Times New Roman" w:eastAsia="DengXian" w:hAnsi="Times New Roman" w:cs="Times New Roman"/>
          <w:i/>
          <w:sz w:val="24"/>
          <w:szCs w:val="24"/>
        </w:rPr>
        <w:t>(Edisi 3)</w:t>
      </w: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 xml:space="preserve">. </w:t>
      </w:r>
      <w:r>
        <w:rPr>
          <w:rFonts w:ascii="Times New Roman" w:eastAsia="DengXian" w:hAnsi="Times New Roman" w:cs="Times New Roman"/>
          <w:sz w:val="24"/>
          <w:szCs w:val="24"/>
        </w:rPr>
        <w:t xml:space="preserve">Jakarta: </w:t>
      </w:r>
      <w:r>
        <w:rPr>
          <w:rFonts w:ascii="Times New Roman" w:eastAsia="DengXian" w:hAnsi="Times New Roman" w:cs="Times New Roman"/>
          <w:sz w:val="24"/>
          <w:szCs w:val="24"/>
          <w:lang w:val="zh-CN" w:eastAsia="zh-CN"/>
        </w:rPr>
        <w:t>PT. Rineka Cipta.</w:t>
      </w:r>
    </w:p>
    <w:p w14:paraId="6BAA2C5E" w14:textId="77777777" w:rsidR="00B160DB" w:rsidRDefault="00B160DB" w:rsidP="00B160DB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Style w:val="personname"/>
          <w:noProof/>
        </w:rPr>
      </w:pP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Arifin, S., Putra, A. R., Fajar, C., &amp; Hartanto, B. (2019)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Pengaruh Kompetensi , Kompensasi Dan Kepemimpinan Terhadap Kinerja Karyawan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1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>(1), 22–29.</w:t>
      </w:r>
    </w:p>
    <w:p w14:paraId="7A750011" w14:textId="77777777" w:rsidR="00B160DB" w:rsidRDefault="00B160DB" w:rsidP="00B160DB">
      <w:pPr>
        <w:pStyle w:val="ListParagraph"/>
        <w:spacing w:before="240" w:line="240" w:lineRule="auto"/>
        <w:ind w:left="1134" w:hanging="1134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Bintoro, dan Daryanto. (2017). </w:t>
      </w:r>
      <w:r>
        <w:rPr>
          <w:rFonts w:ascii="Times New Roman" w:hAnsi="Times New Roman" w:cs="Times New Roman"/>
          <w:i/>
          <w:sz w:val="24"/>
          <w:szCs w:val="24"/>
        </w:rPr>
        <w:t xml:space="preserve">Manajemen Penilaian Kinerja Karyawan. </w:t>
      </w:r>
      <w:r>
        <w:rPr>
          <w:rFonts w:ascii="Times New Roman" w:hAnsi="Times New Roman" w:cs="Times New Roman"/>
          <w:sz w:val="24"/>
          <w:szCs w:val="24"/>
        </w:rPr>
        <w:t>Yogyakarta, Indonesia: Penerbit Gava Media.</w:t>
      </w:r>
    </w:p>
    <w:p w14:paraId="759077FF" w14:textId="77777777" w:rsidR="00B160DB" w:rsidRDefault="00B160DB" w:rsidP="00B160DB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</w:rPr>
        <w:t xml:space="preserve">Celine, F. (2018)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Effects Of Job-Stress On Employee Performance In An Enterprise (</w:t>
      </w:r>
      <w:r>
        <w:rPr>
          <w:rFonts w:ascii="Times New Roman" w:hAnsi="Times New Roman" w:cs="Times New Roman"/>
          <w:i/>
          <w:sz w:val="24"/>
          <w:szCs w:val="24"/>
        </w:rPr>
        <w:t xml:space="preserve">A microfinance institution in Cameroon). </w:t>
      </w:r>
      <w:r>
        <w:rPr>
          <w:rFonts w:ascii="Times New Roman" w:hAnsi="Times New Roman" w:cs="Times New Roman"/>
          <w:sz w:val="24"/>
          <w:szCs w:val="24"/>
        </w:rPr>
        <w:t>Thesis: Centria University of Applied Sciences, Finland.</w:t>
      </w:r>
    </w:p>
    <w:p w14:paraId="42585A29" w14:textId="77777777" w:rsidR="00B160DB" w:rsidRDefault="00B160DB" w:rsidP="00B160DB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ahmi, I. (2015). </w:t>
      </w:r>
      <w:r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Pengantar Manajemen Keuangan Teori dan Soal Jawab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Bandung, Indonesia: Alfabeta.</w:t>
      </w:r>
    </w:p>
    <w:p w14:paraId="5287BFB8" w14:textId="77777777" w:rsidR="00B160DB" w:rsidRDefault="00B160DB" w:rsidP="00B160DB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ozali,</w:t>
      </w:r>
      <w:r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.</w:t>
      </w:r>
      <w:r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2018).</w:t>
      </w:r>
      <w:r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plikasi</w:t>
      </w:r>
      <w:r>
        <w:rPr>
          <w:rFonts w:ascii="Times New Roman" w:hAnsi="Times New Roman" w:cs="Times New Roman"/>
          <w:i/>
          <w:spacing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nalisis</w:t>
      </w:r>
      <w:r>
        <w:rPr>
          <w:rFonts w:ascii="Times New Roman" w:hAnsi="Times New Roman" w:cs="Times New Roman"/>
          <w:i/>
          <w:spacing w:val="45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Multivariate</w:t>
      </w:r>
      <w:r>
        <w:rPr>
          <w:rFonts w:ascii="Times New Roman" w:hAnsi="Times New Roman" w:cs="Times New Roman"/>
          <w:i/>
          <w:spacing w:val="43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dengan</w:t>
      </w:r>
      <w:r>
        <w:rPr>
          <w:rFonts w:ascii="Times New Roman" w:hAnsi="Times New Roman" w:cs="Times New Roman"/>
          <w:i/>
          <w:spacing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rogram</w:t>
      </w:r>
      <w:r>
        <w:rPr>
          <w:rFonts w:ascii="Times New Roman" w:hAnsi="Times New Roman" w:cs="Times New Roman"/>
          <w:i/>
          <w:spacing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IBM</w:t>
      </w:r>
      <w:r>
        <w:rPr>
          <w:rFonts w:ascii="Times New Roman" w:hAnsi="Times New Roman" w:cs="Times New Roman"/>
          <w:i/>
          <w:spacing w:val="43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SPSS</w:t>
      </w:r>
      <w:r>
        <w:rPr>
          <w:rFonts w:ascii="Times New Roman" w:hAnsi="Times New Roman" w:cs="Times New Roman"/>
          <w:i/>
          <w:spacing w:val="44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25</w:t>
      </w:r>
      <w:r>
        <w:rPr>
          <w:rFonts w:ascii="Times New Roman" w:hAnsi="Times New Roman" w:cs="Times New Roman"/>
          <w:sz w:val="24"/>
          <w:szCs w:val="24"/>
        </w:rPr>
        <w:t>. Semarang: Badan</w:t>
      </w:r>
      <w:r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enerbit</w:t>
      </w:r>
      <w:r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Universitas</w:t>
      </w:r>
      <w:r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ponegoro.</w:t>
      </w:r>
    </w:p>
    <w:p w14:paraId="3CD2D41B" w14:textId="77777777" w:rsidR="00B160DB" w:rsidRDefault="00B160DB" w:rsidP="00B160DB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sz w:val="24"/>
          <w:szCs w:val="24"/>
        </w:rPr>
      </w:pPr>
      <w:r>
        <w:rPr>
          <w:rFonts w:ascii="Times New Roman" w:eastAsia="DengXian" w:hAnsi="Times New Roman" w:cs="Times New Roman"/>
          <w:sz w:val="24"/>
          <w:szCs w:val="24"/>
        </w:rPr>
        <w:t xml:space="preserve">Hartono, Y. (2017). </w:t>
      </w:r>
      <w:r>
        <w:rPr>
          <w:rFonts w:ascii="Times New Roman" w:eastAsia="DengXian" w:hAnsi="Times New Roman" w:cs="Times New Roman"/>
          <w:i/>
          <w:sz w:val="24"/>
          <w:szCs w:val="24"/>
        </w:rPr>
        <w:t>Metodologi Penelitian Bisnis (Edisi 6)</w:t>
      </w:r>
      <w:r>
        <w:rPr>
          <w:rFonts w:ascii="Times New Roman" w:eastAsia="DengXian" w:hAnsi="Times New Roman" w:cs="Times New Roman"/>
          <w:sz w:val="24"/>
          <w:szCs w:val="24"/>
        </w:rPr>
        <w:t>. Yogyakarta, Indonesia: BPFE UGM.</w:t>
      </w:r>
    </w:p>
    <w:p w14:paraId="7F1FD69D" w14:textId="77777777" w:rsidR="00B160DB" w:rsidRDefault="00B160DB" w:rsidP="00B160DB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astuti, D. (2019). </w:t>
      </w:r>
      <w:r>
        <w:rPr>
          <w:rFonts w:ascii="Times New Roman" w:hAnsi="Times New Roman" w:cs="Times New Roman"/>
          <w:i/>
          <w:sz w:val="24"/>
          <w:szCs w:val="24"/>
        </w:rPr>
        <w:t>Analisa Efektivitas Training Dan Pengembangan Manajer Pada PT. Tiga Serangkai Surakarta</w:t>
      </w:r>
      <w:r>
        <w:rPr>
          <w:rFonts w:ascii="Times New Roman" w:hAnsi="Times New Roman" w:cs="Times New Roman"/>
          <w:sz w:val="24"/>
          <w:szCs w:val="24"/>
        </w:rPr>
        <w:t>. Skripsi: Universitas Muhammadiyah Surakarta.</w:t>
      </w:r>
    </w:p>
    <w:p w14:paraId="037937D4" w14:textId="77777777" w:rsidR="00B160DB" w:rsidRDefault="00B160DB" w:rsidP="00B160DB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i/>
          <w:noProof/>
          <w:sz w:val="24"/>
          <w:szCs w:val="24"/>
        </w:rPr>
      </w:pP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Hersey, P., &amp; Blanchard, K. H. (2012)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Management of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eastAsia="zh-CN"/>
        </w:rPr>
        <w:t xml:space="preserve">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Organizational Behavior: 10th edition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>.</w:t>
      </w:r>
      <w:r>
        <w:rPr>
          <w:rFonts w:ascii="Times New Roman" w:eastAsia="DengXian" w:hAnsi="Times New Roman" w:cs="Times New Roman"/>
          <w:noProof/>
          <w:sz w:val="24"/>
          <w:szCs w:val="24"/>
        </w:rPr>
        <w:t xml:space="preserve"> Boston: Pearson.</w:t>
      </w:r>
    </w:p>
    <w:p w14:paraId="5C5F7DFB" w14:textId="77777777" w:rsidR="00B160DB" w:rsidRDefault="00B160DB" w:rsidP="00B160DB">
      <w:pPr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zh-CN" w:eastAsia="zh-CN"/>
        </w:rPr>
        <w:t>K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artono. (2018). </w:t>
      </w:r>
      <w:r>
        <w:rPr>
          <w:rFonts w:ascii="Times New Roman" w:eastAsia="DengXian" w:hAnsi="Times New Roman" w:cs="Times New Roman"/>
          <w:sz w:val="24"/>
          <w:szCs w:val="24"/>
          <w:lang w:bidi="hi-IN"/>
        </w:rPr>
        <w:t>Pengaruh Profesionalisme dan Iklim Kerja terhadap Kinerja Karyawan pada PT. Bank Tabungan Negara Kantor Cabang Malang</w:t>
      </w:r>
      <w:r>
        <w:rPr>
          <w:rFonts w:ascii="Times New Roman" w:eastAsia="DengXi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DengXian" w:hAnsi="Times New Roman" w:cs="Times New Roman"/>
          <w:i/>
          <w:sz w:val="24"/>
          <w:szCs w:val="24"/>
        </w:rPr>
        <w:t xml:space="preserve">Jurnal Aplikasi Manajemen dan Inovasi Bisnis. </w:t>
      </w:r>
      <w:r>
        <w:rPr>
          <w:rFonts w:ascii="Times New Roman" w:eastAsia="DengXian" w:hAnsi="Times New Roman" w:cs="Times New Roman"/>
          <w:sz w:val="24"/>
          <w:szCs w:val="24"/>
        </w:rPr>
        <w:t>1(1), 61-74.</w:t>
      </w:r>
    </w:p>
    <w:p w14:paraId="5670E857" w14:textId="2FB2F80A" w:rsidR="00B160DB" w:rsidRDefault="00B160DB" w:rsidP="00B160DB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lly. (2017). Pengaruh Kepemimpinan Kepala Sekolah, Stres Kerja dan Kompetensi Guru Terhadap Kinerja Guru. </w:t>
      </w:r>
      <w:r>
        <w:rPr>
          <w:rFonts w:ascii="Times New Roman" w:hAnsi="Times New Roman" w:cs="Times New Roman"/>
          <w:i/>
          <w:sz w:val="24"/>
          <w:szCs w:val="24"/>
        </w:rPr>
        <w:t>Jurnal Ilmu Manajemen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6(2), 114-126.</w:t>
      </w:r>
    </w:p>
    <w:p w14:paraId="7FE26CD3" w14:textId="247F8E65" w:rsidR="001A3FA6" w:rsidRDefault="001A3FA6" w:rsidP="00B160DB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</w:p>
    <w:p w14:paraId="47D0182D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Midangsi, N. (2021). </w:t>
      </w:r>
      <w:r>
        <w:rPr>
          <w:rFonts w:ascii="Times New Roman" w:hAnsi="Times New Roman" w:cs="Times New Roman"/>
          <w:i/>
          <w:sz w:val="24"/>
          <w:szCs w:val="24"/>
        </w:rPr>
        <w:t xml:space="preserve">Kepemimpinan Kepala Sekolah Dasar di Masa Pandemi. </w:t>
      </w:r>
      <w:r>
        <w:rPr>
          <w:rFonts w:ascii="Times New Roman" w:hAnsi="Times New Roman" w:cs="Times New Roman"/>
          <w:sz w:val="24"/>
          <w:szCs w:val="24"/>
        </w:rPr>
        <w:t>Bali: Penerbit Nilacakra.</w:t>
      </w:r>
    </w:p>
    <w:p w14:paraId="153C62D9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</w:p>
    <w:p w14:paraId="48A8D2E8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Moorhead, dan Griffin</w:t>
      </w:r>
      <w:r>
        <w:rPr>
          <w:rFonts w:ascii="Times New Roman" w:hAnsi="Times New Roman" w:cs="Times New Roman"/>
          <w:sz w:val="24"/>
          <w:szCs w:val="24"/>
        </w:rPr>
        <w:t>. (</w:t>
      </w:r>
      <w:r>
        <w:rPr>
          <w:rFonts w:ascii="Times New Roman" w:hAnsi="Times New Roman" w:cs="Times New Roman"/>
          <w:bCs/>
          <w:sz w:val="24"/>
          <w:szCs w:val="24"/>
        </w:rPr>
        <w:t>2013)</w:t>
      </w:r>
      <w:r>
        <w:rPr>
          <w:rFonts w:ascii="Times New Roman" w:hAnsi="Times New Roman" w:cs="Times New Roman"/>
          <w:i/>
          <w:sz w:val="24"/>
          <w:szCs w:val="24"/>
        </w:rPr>
        <w:t>. Perilaku Organisasi</w:t>
      </w:r>
      <w:r>
        <w:rPr>
          <w:rFonts w:ascii="Times New Roman" w:hAnsi="Times New Roman" w:cs="Times New Roman"/>
          <w:sz w:val="24"/>
          <w:szCs w:val="24"/>
        </w:rPr>
        <w:t xml:space="preserve">. Jakarta: Salemba Empat. </w:t>
      </w:r>
    </w:p>
    <w:p w14:paraId="0FAFF157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</w:p>
    <w:p w14:paraId="6BCA4F06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ri, C. (2021). </w:t>
      </w:r>
      <w:r>
        <w:rPr>
          <w:rFonts w:ascii="Times New Roman" w:hAnsi="Times New Roman" w:cs="Times New Roman"/>
          <w:i/>
          <w:sz w:val="24"/>
          <w:szCs w:val="24"/>
        </w:rPr>
        <w:t>Organisational culture, work stress and employee performance in Arua Public School, Arua</w:t>
      </w:r>
      <w:r>
        <w:rPr>
          <w:rFonts w:ascii="Times New Roman" w:hAnsi="Times New Roman" w:cs="Times New Roman"/>
          <w:sz w:val="24"/>
          <w:szCs w:val="24"/>
        </w:rPr>
        <w:t>. Thesis: Makerere University, Kampala, Uganda.</w:t>
      </w:r>
    </w:p>
    <w:p w14:paraId="4B4690C4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</w:p>
    <w:p w14:paraId="6D2C8525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khtar, A. (2021). </w:t>
      </w:r>
      <w:r>
        <w:rPr>
          <w:rFonts w:ascii="Times New Roman" w:hAnsi="Times New Roman" w:cs="Times New Roman"/>
          <w:i/>
          <w:sz w:val="24"/>
          <w:szCs w:val="24"/>
        </w:rPr>
        <w:t>Stres Kerja dan Kinerja di Lembaga Perbankan Syariah.</w:t>
      </w:r>
      <w:r>
        <w:rPr>
          <w:rFonts w:ascii="Times New Roman" w:hAnsi="Times New Roman" w:cs="Times New Roman"/>
          <w:sz w:val="24"/>
          <w:szCs w:val="24"/>
        </w:rPr>
        <w:t xml:space="preserve"> Pekalongan: </w:t>
      </w:r>
      <w:hyperlink r:id="rId9" w:history="1">
        <w:r>
          <w:rPr>
            <w:rStyle w:val="Hyperlink"/>
            <w:rFonts w:ascii="Times New Roman" w:hAnsi="Times New Roman" w:cs="Times New Roman"/>
            <w:sz w:val="24"/>
            <w:szCs w:val="24"/>
          </w:rPr>
          <w:t>Penerbit NEM</w:t>
        </w:r>
      </w:hyperlink>
      <w:r>
        <w:rPr>
          <w:rFonts w:ascii="Times New Roman" w:hAnsi="Times New Roman" w:cs="Times New Roman"/>
          <w:sz w:val="24"/>
          <w:szCs w:val="24"/>
        </w:rPr>
        <w:t>.</w:t>
      </w:r>
    </w:p>
    <w:p w14:paraId="5FFCC364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</w:p>
    <w:p w14:paraId="7EE0C358" w14:textId="77777777" w:rsid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najat, J. (2021). </w:t>
      </w:r>
      <w:r>
        <w:rPr>
          <w:rFonts w:ascii="Times New Roman" w:hAnsi="Times New Roman" w:cs="Times New Roman"/>
          <w:i/>
          <w:sz w:val="24"/>
          <w:szCs w:val="24"/>
        </w:rPr>
        <w:t>Manajemen Kepemimpinan Kepala Sekolah untuk Pengembangan Profesionalisme Guru</w:t>
      </w:r>
      <w:r>
        <w:rPr>
          <w:rFonts w:ascii="Times New Roman" w:hAnsi="Times New Roman" w:cs="Times New Roman"/>
          <w:sz w:val="24"/>
          <w:szCs w:val="24"/>
        </w:rPr>
        <w:t>. Yogyakarta: Bintang Pustaka Madani</w:t>
      </w:r>
    </w:p>
    <w:p w14:paraId="0FB2F604" w14:textId="77777777" w:rsidR="0086599E" w:rsidRDefault="0086599E" w:rsidP="0086599E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Murali, S. B., Basit, A., and Hassan, Z. (2017). Impact of Job Stress on Employee Performance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 xml:space="preserve">International Journal of Accounting &amp; Business Management. 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5(2), 13-33.</w:t>
      </w:r>
    </w:p>
    <w:p w14:paraId="5F94B26C" w14:textId="77777777" w:rsidR="0086599E" w:rsidRDefault="0086599E" w:rsidP="0086599E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Octavia, S. A. (2019)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Sikap dan Kinerja Guru Profesional.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 Yogyakarta: Penerbit Deepublish..</w:t>
      </w:r>
    </w:p>
    <w:p w14:paraId="668DB133" w14:textId="77777777" w:rsidR="0086599E" w:rsidRDefault="0086599E" w:rsidP="0086599E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Paais, M., and Pattiruhu, J. R. (2020</w:t>
      </w:r>
      <w:r>
        <w:rPr>
          <w:rFonts w:ascii="Times New Roman" w:hAnsi="Times New Roman" w:cs="Times New Roman"/>
          <w:noProof/>
          <w:sz w:val="24"/>
          <w:szCs w:val="24"/>
          <w:lang w:eastAsia="zh-CN" w:bidi="hi-IN"/>
        </w:rPr>
        <w:t xml:space="preserve">). 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Effect of Motivation, Leadership, and Organizational Culture on Satisfaction and Employee Performance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Journal of Asian Finance, Economics and Business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. 7(8), 577–588.</w:t>
      </w:r>
    </w:p>
    <w:p w14:paraId="64D3D4CE" w14:textId="77777777" w:rsidR="0086599E" w:rsidRDefault="0086599E" w:rsidP="0086599E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Parnawi, A. (2020)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 xml:space="preserve"> Optimalisasi Kepuasan Kerja Tenaga Pendidikan. 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Yogyakarta: Penerbit Deepublish.</w:t>
      </w:r>
    </w:p>
    <w:p w14:paraId="2D97D687" w14:textId="77777777" w:rsidR="0086599E" w:rsidRDefault="0086599E" w:rsidP="0086599E">
      <w:pPr>
        <w:spacing w:before="240" w:line="240" w:lineRule="auto"/>
        <w:ind w:left="1134" w:hanging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 xml:space="preserve">Pasolong, H. (2020)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Etika Profesi.</w:t>
      </w:r>
      <w:r>
        <w:rPr>
          <w:rFonts w:ascii="Times New Roman" w:hAnsi="Times New Roman" w:cs="Times New Roman"/>
          <w:sz w:val="24"/>
          <w:szCs w:val="24"/>
        </w:rPr>
        <w:t xml:space="preserve"> Yogyakarta: Nas Media Indonesia</w:t>
      </w:r>
    </w:p>
    <w:p w14:paraId="350DBDE7" w14:textId="77777777" w:rsidR="0086599E" w:rsidRDefault="0086599E" w:rsidP="0086599E">
      <w:pPr>
        <w:spacing w:before="240" w:line="240" w:lineRule="auto"/>
        <w:ind w:left="1134" w:hanging="1134"/>
        <w:jc w:val="both"/>
        <w:rPr>
          <w:rStyle w:val="personname"/>
          <w:noProof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Rachman, M. M. (2021). The Impact of Work Stress and the Work Environment in the Organization: How Job Satisfaction Affects Employee Performance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?. Journal of Human Resource and Sustainability Studies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. 9(2). 337-354.</w:t>
      </w:r>
    </w:p>
    <w:p w14:paraId="217C5E3F" w14:textId="6A5800D3" w:rsidR="0086599E" w:rsidRPr="0086599E" w:rsidRDefault="0086599E" w:rsidP="0086599E">
      <w:pPr>
        <w:pStyle w:val="ListParagraph"/>
        <w:spacing w:before="240" w:line="240" w:lineRule="auto"/>
        <w:ind w:left="1134" w:hanging="1134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Style w:val="personname"/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Rani, F. K. G., Lambey, L., dan Pinatik, S. (2018). </w:t>
      </w:r>
      <w:r>
        <w:rPr>
          <w:rFonts w:ascii="Times New Roman" w:hAnsi="Times New Roman" w:cs="Times New Roman"/>
          <w:sz w:val="24"/>
          <w:szCs w:val="24"/>
        </w:rPr>
        <w:t>Pengaruh Integritas, Kompetensi, dan Profesionalisme Terhadap Produktivitas Kerja Karyawan Bagian Akuntansi pada PT. Bank Mandiri (Persero) Tbk Manado.</w:t>
      </w:r>
      <w:r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 Jurnal Riset Akuntansi Going Concern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13(3), 41-51.</w:t>
      </w:r>
    </w:p>
    <w:p w14:paraId="55FA28EF" w14:textId="4B5082DF" w:rsidR="0086599E" w:rsidRDefault="0086599E" w:rsidP="0086599E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</w:pPr>
      <w:r>
        <w:rPr>
          <w:rFonts w:ascii="Times New Roman" w:eastAsia="DengXian" w:hAnsi="Times New Roman" w:cs="Times New Roman"/>
          <w:noProof/>
          <w:sz w:val="24"/>
          <w:szCs w:val="24"/>
        </w:rPr>
        <w:t>R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ivai, V. (2004)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Manajemen Sumber Daya Manusia Untuk Perusahaan : Dari Teori Ke Praktik. PT. Raja Grafindo Persada, Jakarta.</w:t>
      </w:r>
    </w:p>
    <w:p w14:paraId="6AB96FCA" w14:textId="77777777" w:rsidR="0086599E" w:rsidRDefault="0086599E" w:rsidP="0086599E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</w:pPr>
    </w:p>
    <w:p w14:paraId="79013150" w14:textId="77777777" w:rsidR="0086599E" w:rsidRDefault="0086599E" w:rsidP="0086599E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eastAsia="zh-CN"/>
        </w:rPr>
        <w:lastRenderedPageBreak/>
        <w:t xml:space="preserve">Safrudin, Mulyati, S., dan Lubis, R. (2018). </w:t>
      </w:r>
      <w:r>
        <w:rPr>
          <w:rFonts w:ascii="Times New Roman" w:hAnsi="Times New Roman" w:cs="Times New Roman"/>
          <w:i/>
          <w:noProof/>
          <w:sz w:val="24"/>
          <w:szCs w:val="24"/>
          <w:lang w:eastAsia="zh-CN"/>
        </w:rPr>
        <w:t>Pengembangan Kepribadian dan Profesionalisme Bidan</w:t>
      </w:r>
      <w:r>
        <w:rPr>
          <w:rFonts w:ascii="Times New Roman" w:hAnsi="Times New Roman" w:cs="Times New Roman"/>
          <w:noProof/>
          <w:sz w:val="24"/>
          <w:szCs w:val="24"/>
          <w:lang w:eastAsia="zh-CN"/>
        </w:rPr>
        <w:t>. Malang: Wineka Media.</w:t>
      </w:r>
    </w:p>
    <w:p w14:paraId="4989AE35" w14:textId="497DEA9C" w:rsidR="0086599E" w:rsidRPr="006C6BAC" w:rsidRDefault="0086599E" w:rsidP="006C6BAC">
      <w:pPr>
        <w:spacing w:after="0" w:line="240" w:lineRule="auto"/>
        <w:ind w:left="1134" w:hanging="11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8). </w:t>
      </w:r>
      <w:r>
        <w:rPr>
          <w:rFonts w:ascii="Times New Roman" w:hAnsi="Times New Roman" w:cs="Times New Roman"/>
          <w:i/>
          <w:sz w:val="24"/>
          <w:szCs w:val="24"/>
        </w:rPr>
        <w:t>Metode Penelitian Kuantitatif, Kualitatif, dan R&amp;D</w:t>
      </w:r>
      <w:r>
        <w:rPr>
          <w:rFonts w:ascii="Times New Roman" w:hAnsi="Times New Roman" w:cs="Times New Roman"/>
          <w:sz w:val="24"/>
          <w:szCs w:val="24"/>
        </w:rPr>
        <w:t>. Bandung:</w:t>
      </w:r>
      <w:r w:rsidR="006C6B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FABETA.</w:t>
      </w:r>
    </w:p>
    <w:p w14:paraId="41ECFF5F" w14:textId="77777777" w:rsidR="0086599E" w:rsidRDefault="0086599E" w:rsidP="0086599E">
      <w:pPr>
        <w:widowControl w:val="0"/>
        <w:autoSpaceDE w:val="0"/>
        <w:autoSpaceDN w:val="0"/>
        <w:adjustRightInd w:val="0"/>
        <w:spacing w:before="240" w:line="240" w:lineRule="auto"/>
        <w:ind w:left="1134" w:hanging="1134"/>
        <w:jc w:val="both"/>
        <w:rPr>
          <w:rFonts w:ascii="Times New Roman" w:hAnsi="Times New Roman" w:cs="Times New Roman"/>
          <w:noProof/>
          <w:sz w:val="24"/>
          <w:szCs w:val="24"/>
          <w:lang w:val="zh-CN" w:eastAsia="zh-CN"/>
        </w:rPr>
      </w:pP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Sunyoto, D. (2015)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Manajemen Dan Pengembangan Sumber Daya Manusia. Penerbit:CAPS, Yogyakarta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>.</w:t>
      </w:r>
    </w:p>
    <w:p w14:paraId="3C0DAA5E" w14:textId="77777777" w:rsidR="0086599E" w:rsidRDefault="0086599E" w:rsidP="0086599E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zh-CN" w:eastAsia="zh-CN"/>
        </w:rPr>
      </w:pP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 xml:space="preserve">Sutrisno, E. (2009). </w:t>
      </w:r>
      <w:r>
        <w:rPr>
          <w:rFonts w:ascii="Times New Roman" w:eastAsia="DengXian" w:hAnsi="Times New Roman" w:cs="Times New Roman"/>
          <w:i/>
          <w:iCs/>
          <w:noProof/>
          <w:sz w:val="24"/>
          <w:szCs w:val="24"/>
          <w:lang w:val="zh-CN" w:eastAsia="zh-CN"/>
        </w:rPr>
        <w:t>Manajemen Sumber Daya Manusia. Jakarta: Kencana</w:t>
      </w:r>
      <w:r>
        <w:rPr>
          <w:rFonts w:ascii="Times New Roman" w:eastAsia="DengXian" w:hAnsi="Times New Roman" w:cs="Times New Roman"/>
          <w:noProof/>
          <w:sz w:val="24"/>
          <w:szCs w:val="24"/>
          <w:lang w:val="zh-CN" w:eastAsia="zh-CN"/>
        </w:rPr>
        <w:t>.</w:t>
      </w:r>
    </w:p>
    <w:p w14:paraId="734D9D3B" w14:textId="77777777" w:rsidR="0086599E" w:rsidRDefault="0086599E" w:rsidP="0086599E">
      <w:pPr>
        <w:spacing w:before="240" w:line="240" w:lineRule="auto"/>
        <w:ind w:left="1134" w:hanging="1134"/>
        <w:jc w:val="both"/>
        <w:rPr>
          <w:rStyle w:val="personname"/>
        </w:rPr>
      </w:pPr>
      <w:r>
        <w:rPr>
          <w:rFonts w:ascii="Times New Roman" w:eastAsia="DengXian" w:hAnsi="Times New Roman" w:cs="Times New Roman"/>
          <w:noProof/>
          <w:sz w:val="24"/>
          <w:szCs w:val="24"/>
          <w:lang w:bidi="hi-IN"/>
        </w:rPr>
        <w:t>Waterkamp</w:t>
      </w:r>
      <w:r>
        <w:rPr>
          <w:rFonts w:ascii="Times New Roman" w:eastAsia="DengXian" w:hAnsi="Times New Roman" w:cs="Times New Roman"/>
          <w:noProof/>
          <w:sz w:val="24"/>
          <w:szCs w:val="24"/>
        </w:rPr>
        <w:t xml:space="preserve">, C. I. A., Tawas, H., dan Mintardjo, C. (2021). </w:t>
      </w:r>
      <w:r>
        <w:rPr>
          <w:rFonts w:ascii="Times New Roman" w:hAnsi="Times New Roman" w:cs="Times New Roman"/>
          <w:sz w:val="24"/>
          <w:szCs w:val="24"/>
        </w:rPr>
        <w:t xml:space="preserve">Pengaruh Profesionalisme, Komitmen Organisasi dan Kepuasan Kerja Terhadap Kinerja Karyawan pada PT. Bank Rakyat Indonesia (Persero) Cabang Manado. </w:t>
      </w:r>
      <w:r>
        <w:rPr>
          <w:rFonts w:ascii="Times New Roman" w:hAnsi="Times New Roman" w:cs="Times New Roman"/>
          <w:i/>
          <w:sz w:val="24"/>
          <w:szCs w:val="24"/>
        </w:rPr>
        <w:t>Jurnal Riset Ekonomi, Manajemen, Bisnis dan Akuntansi</w:t>
      </w:r>
      <w:r>
        <w:rPr>
          <w:rFonts w:ascii="Times New Roman" w:hAnsi="Times New Roman" w:cs="Times New Roman"/>
          <w:sz w:val="24"/>
          <w:szCs w:val="24"/>
        </w:rPr>
        <w:t>. 5(2), 2808-2818.</w:t>
      </w:r>
    </w:p>
    <w:p w14:paraId="0395CC69" w14:textId="77777777" w:rsidR="0086599E" w:rsidRPr="00C674CB" w:rsidRDefault="0086599E" w:rsidP="0086599E">
      <w:pPr>
        <w:spacing w:after="0" w:line="240" w:lineRule="auto"/>
        <w:ind w:left="482" w:hanging="482"/>
        <w:jc w:val="both"/>
        <w:rPr>
          <w:rFonts w:ascii="Times New Roman" w:eastAsia="Times New Roman" w:hAnsi="Times New Roman" w:cs="Times New Roman"/>
          <w:sz w:val="24"/>
          <w:szCs w:val="24"/>
          <w:lang w:val="id-ID" w:eastAsia="en-ID"/>
        </w:rPr>
      </w:pPr>
      <w:r>
        <w:rPr>
          <w:rFonts w:ascii="Times New Roman" w:hAnsi="Times New Roman" w:cs="Times New Roman"/>
          <w:sz w:val="24"/>
          <w:szCs w:val="24"/>
        </w:rPr>
        <w:t xml:space="preserve">Zulkarnaen, W., Suarsa, A., dan Kusmana, R. (2018). Pengaruh Pelatihan Kerja dan Stres Kerja Terhadap Produktivitas Kerja Karyawan Bagian Produksi Departemen R-Pet PT. Namasindo Plas Bandung Barat. </w:t>
      </w:r>
      <w:r>
        <w:rPr>
          <w:rFonts w:ascii="Times New Roman" w:hAnsi="Times New Roman" w:cs="Times New Roman"/>
          <w:i/>
          <w:sz w:val="24"/>
          <w:szCs w:val="24"/>
        </w:rPr>
        <w:t>Jurnal Ilmiah MEA (Manajemen, Ekonomi, &amp; Akuntansi).</w:t>
      </w:r>
      <w:r>
        <w:rPr>
          <w:rFonts w:ascii="Times New Roman" w:hAnsi="Times New Roman" w:cs="Times New Roman"/>
          <w:sz w:val="24"/>
          <w:szCs w:val="24"/>
        </w:rPr>
        <w:t xml:space="preserve"> 2(3), 151-177.</w:t>
      </w:r>
    </w:p>
    <w:p w14:paraId="198AC931" w14:textId="40234797" w:rsidR="00303C4D" w:rsidRDefault="00303C4D" w:rsidP="0086599E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303C4D" w:rsidSect="0086599E">
          <w:pgSz w:w="12240" w:h="15840"/>
          <w:pgMar w:top="2268" w:right="1701" w:bottom="1701" w:left="2268" w:header="720" w:footer="850" w:gutter="0"/>
          <w:cols w:space="720"/>
          <w:titlePg/>
          <w:docGrid w:linePitch="299"/>
        </w:sectPr>
      </w:pPr>
    </w:p>
    <w:p w14:paraId="017F9E9D" w14:textId="2F97F729" w:rsidR="00B160DB" w:rsidRPr="00F20F93" w:rsidRDefault="00B160DB" w:rsidP="00303C4D">
      <w:pPr>
        <w:tabs>
          <w:tab w:val="left" w:pos="993"/>
          <w:tab w:val="left" w:pos="1276"/>
        </w:tabs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lastRenderedPageBreak/>
        <w:fldChar w:fldCharType="end"/>
      </w:r>
    </w:p>
    <w:sectPr w:rsidR="00B160DB" w:rsidRPr="00F20F93" w:rsidSect="00DF3723">
      <w:headerReference w:type="default" r:id="rId10"/>
      <w:footerReference w:type="first" r:id="rId11"/>
      <w:pgSz w:w="11907" w:h="16840" w:code="9"/>
      <w:pgMar w:top="1701" w:right="1701" w:bottom="1701" w:left="2268" w:header="720" w:footer="720" w:gutter="0"/>
      <w:pgNumType w:start="5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0DD2E9" w14:textId="77777777" w:rsidR="008966E5" w:rsidRDefault="008966E5" w:rsidP="00284ACD">
      <w:pPr>
        <w:spacing w:after="0" w:line="240" w:lineRule="auto"/>
      </w:pPr>
      <w:r>
        <w:separator/>
      </w:r>
    </w:p>
  </w:endnote>
  <w:endnote w:type="continuationSeparator" w:id="0">
    <w:p w14:paraId="30BD597D" w14:textId="77777777" w:rsidR="008966E5" w:rsidRDefault="008966E5" w:rsidP="00284A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5FE39A" w14:textId="77777777" w:rsidR="00097CF4" w:rsidRDefault="00097CF4">
    <w:pPr>
      <w:pStyle w:val="Footer"/>
      <w:jc w:val="center"/>
    </w:pPr>
  </w:p>
  <w:p w14:paraId="33AB4192" w14:textId="77777777" w:rsidR="00097CF4" w:rsidRDefault="00097CF4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AD84" w14:textId="77777777" w:rsidR="00097CF4" w:rsidRDefault="00097C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63C0A3" w14:textId="77777777" w:rsidR="008966E5" w:rsidRDefault="008966E5" w:rsidP="00284ACD">
      <w:pPr>
        <w:spacing w:after="0" w:line="240" w:lineRule="auto"/>
      </w:pPr>
      <w:r>
        <w:separator/>
      </w:r>
    </w:p>
  </w:footnote>
  <w:footnote w:type="continuationSeparator" w:id="0">
    <w:p w14:paraId="648BDD63" w14:textId="77777777" w:rsidR="008966E5" w:rsidRDefault="008966E5" w:rsidP="00284A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D1C547" w14:textId="58260BEF" w:rsidR="00097CF4" w:rsidRDefault="00097CF4">
    <w:pPr>
      <w:pStyle w:val="Header"/>
      <w:jc w:val="right"/>
    </w:pPr>
  </w:p>
  <w:p w14:paraId="7E89F9B9" w14:textId="77777777" w:rsidR="00097CF4" w:rsidRDefault="00097CF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61E92"/>
    <w:multiLevelType w:val="hybridMultilevel"/>
    <w:tmpl w:val="EEFE1E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F1148"/>
    <w:multiLevelType w:val="hybridMultilevel"/>
    <w:tmpl w:val="76C6FA62"/>
    <w:lvl w:ilvl="0" w:tplc="04090019">
      <w:start w:val="1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F0A84"/>
    <w:multiLevelType w:val="hybridMultilevel"/>
    <w:tmpl w:val="5172F87C"/>
    <w:lvl w:ilvl="0" w:tplc="ABB4C1EC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4333EF"/>
    <w:multiLevelType w:val="hybridMultilevel"/>
    <w:tmpl w:val="C3E25ABA"/>
    <w:lvl w:ilvl="0" w:tplc="8D461E68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58743DB"/>
    <w:multiLevelType w:val="hybridMultilevel"/>
    <w:tmpl w:val="D50EF2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9C15065"/>
    <w:multiLevelType w:val="hybridMultilevel"/>
    <w:tmpl w:val="037E3A0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" w15:restartNumberingAfterBreak="0">
    <w:nsid w:val="09CE7864"/>
    <w:multiLevelType w:val="singleLevel"/>
    <w:tmpl w:val="0409000F"/>
    <w:lvl w:ilvl="0">
      <w:start w:val="1"/>
      <w:numFmt w:val="decimal"/>
      <w:lvlText w:val="%1."/>
      <w:lvlJc w:val="left"/>
      <w:pPr>
        <w:ind w:left="1440" w:hanging="360"/>
      </w:pPr>
    </w:lvl>
  </w:abstractNum>
  <w:abstractNum w:abstractNumId="7" w15:restartNumberingAfterBreak="0">
    <w:nsid w:val="0A2A18CA"/>
    <w:multiLevelType w:val="hybridMultilevel"/>
    <w:tmpl w:val="86E43B4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8" w15:restartNumberingAfterBreak="0">
    <w:nsid w:val="0C7937F3"/>
    <w:multiLevelType w:val="hybridMultilevel"/>
    <w:tmpl w:val="BC14C422"/>
    <w:lvl w:ilvl="0" w:tplc="79C861D0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18D7818"/>
    <w:multiLevelType w:val="hybridMultilevel"/>
    <w:tmpl w:val="E6B08FE8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0" w15:restartNumberingAfterBreak="0">
    <w:nsid w:val="11EE1D4F"/>
    <w:multiLevelType w:val="hybridMultilevel"/>
    <w:tmpl w:val="0C2AE4E6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1" w15:restartNumberingAfterBreak="0">
    <w:nsid w:val="120B63BF"/>
    <w:multiLevelType w:val="hybridMultilevel"/>
    <w:tmpl w:val="7F986EA4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3282587"/>
    <w:multiLevelType w:val="hybridMultilevel"/>
    <w:tmpl w:val="DA1292DA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3794EC9"/>
    <w:multiLevelType w:val="hybridMultilevel"/>
    <w:tmpl w:val="8034ED00"/>
    <w:lvl w:ilvl="0" w:tplc="0409000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139622BD"/>
    <w:multiLevelType w:val="hybridMultilevel"/>
    <w:tmpl w:val="C5A852E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5" w15:restartNumberingAfterBreak="0">
    <w:nsid w:val="13B23AD1"/>
    <w:multiLevelType w:val="hybridMultilevel"/>
    <w:tmpl w:val="129E8918"/>
    <w:lvl w:ilvl="0" w:tplc="C07A7F40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536699A"/>
    <w:multiLevelType w:val="hybridMultilevel"/>
    <w:tmpl w:val="1A38427E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65146EF"/>
    <w:multiLevelType w:val="hybridMultilevel"/>
    <w:tmpl w:val="F30E188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18" w15:restartNumberingAfterBreak="0">
    <w:nsid w:val="16666CDB"/>
    <w:multiLevelType w:val="hybridMultilevel"/>
    <w:tmpl w:val="478E862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A5156FF"/>
    <w:multiLevelType w:val="hybridMultilevel"/>
    <w:tmpl w:val="349C9478"/>
    <w:lvl w:ilvl="0" w:tplc="241810C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F8309EB"/>
    <w:multiLevelType w:val="hybridMultilevel"/>
    <w:tmpl w:val="6EA8871E"/>
    <w:lvl w:ilvl="0" w:tplc="04090019">
      <w:start w:val="1"/>
      <w:numFmt w:val="lowerLetter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21" w15:restartNumberingAfterBreak="0">
    <w:nsid w:val="1F8B54AC"/>
    <w:multiLevelType w:val="hybridMultilevel"/>
    <w:tmpl w:val="924A92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FA65CF5"/>
    <w:multiLevelType w:val="hybridMultilevel"/>
    <w:tmpl w:val="D6A4D9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208B3C22"/>
    <w:multiLevelType w:val="hybridMultilevel"/>
    <w:tmpl w:val="CAB64F1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36B0399"/>
    <w:multiLevelType w:val="hybridMultilevel"/>
    <w:tmpl w:val="4E0A31F2"/>
    <w:lvl w:ilvl="0" w:tplc="504E26EC">
      <w:start w:val="1"/>
      <w:numFmt w:val="lowerLetter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6480" w:hanging="18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2E469D70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242E2F46"/>
    <w:multiLevelType w:val="hybridMultilevel"/>
    <w:tmpl w:val="8C0873B8"/>
    <w:lvl w:ilvl="0" w:tplc="90DE4264">
      <w:start w:val="8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51E308A"/>
    <w:multiLevelType w:val="hybridMultilevel"/>
    <w:tmpl w:val="567EACE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710463B"/>
    <w:multiLevelType w:val="hybridMultilevel"/>
    <w:tmpl w:val="08D645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7D95A68"/>
    <w:multiLevelType w:val="hybridMultilevel"/>
    <w:tmpl w:val="FEBC23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2A861E67"/>
    <w:multiLevelType w:val="hybridMultilevel"/>
    <w:tmpl w:val="2A9290AE"/>
    <w:lvl w:ilvl="0" w:tplc="0409000B">
      <w:start w:val="1"/>
      <w:numFmt w:val="bullet"/>
      <w:lvlText w:val=""/>
      <w:lvlJc w:val="left"/>
      <w:pPr>
        <w:ind w:left="596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66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4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1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88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95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2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0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1725" w:hanging="360"/>
      </w:pPr>
      <w:rPr>
        <w:rFonts w:ascii="Wingdings" w:hAnsi="Wingdings" w:hint="default"/>
      </w:rPr>
    </w:lvl>
  </w:abstractNum>
  <w:abstractNum w:abstractNumId="30" w15:restartNumberingAfterBreak="0">
    <w:nsid w:val="2B580AEC"/>
    <w:multiLevelType w:val="hybridMultilevel"/>
    <w:tmpl w:val="7FFC60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BF5082D"/>
    <w:multiLevelType w:val="hybridMultilevel"/>
    <w:tmpl w:val="20E44F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D282156"/>
    <w:multiLevelType w:val="hybridMultilevel"/>
    <w:tmpl w:val="5EC65DB0"/>
    <w:lvl w:ilvl="0" w:tplc="9A36BA00">
      <w:start w:val="1"/>
      <w:numFmt w:val="lowerLetter"/>
      <w:lvlText w:val="%1."/>
      <w:lvlJc w:val="left"/>
      <w:pPr>
        <w:ind w:left="0" w:firstLine="0"/>
      </w:pPr>
      <w:rPr>
        <w:rFonts w:ascii="Times New Roman" w:eastAsia="SimSu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2E1234CA"/>
    <w:multiLevelType w:val="hybridMultilevel"/>
    <w:tmpl w:val="C1A2D584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A948B564">
      <w:start w:val="1"/>
      <w:numFmt w:val="decimal"/>
      <w:lvlText w:val="%2."/>
      <w:lvlJc w:val="left"/>
      <w:pPr>
        <w:ind w:left="2433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4" w15:restartNumberingAfterBreak="0">
    <w:nsid w:val="2EE53331"/>
    <w:multiLevelType w:val="hybridMultilevel"/>
    <w:tmpl w:val="45182B84"/>
    <w:lvl w:ilvl="0" w:tplc="0409000F">
      <w:start w:val="1"/>
      <w:numFmt w:val="decimal"/>
      <w:lvlText w:val="%1."/>
      <w:lvlJc w:val="left"/>
      <w:pPr>
        <w:ind w:left="0" w:firstLine="0"/>
      </w:pPr>
      <w:rPr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1527761"/>
    <w:multiLevelType w:val="multilevel"/>
    <w:tmpl w:val="79261F9A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2"/>
      <w:numFmt w:val="decimal"/>
      <w:isLgl/>
      <w:lvlText w:val="%1.%2."/>
      <w:lvlJc w:val="left"/>
      <w:pPr>
        <w:ind w:left="1785" w:hanging="705"/>
      </w:pPr>
    </w:lvl>
    <w:lvl w:ilvl="2">
      <w:start w:val="1"/>
      <w:numFmt w:val="decimal"/>
      <w:isLgl/>
      <w:lvlText w:val="%1.%2.%3."/>
      <w:lvlJc w:val="left"/>
      <w:pPr>
        <w:ind w:left="1800" w:hanging="720"/>
      </w:pPr>
    </w:lvl>
    <w:lvl w:ilvl="3">
      <w:start w:val="1"/>
      <w:numFmt w:val="decimal"/>
      <w:isLgl/>
      <w:lvlText w:val="%1.%2.%3.%4."/>
      <w:lvlJc w:val="left"/>
      <w:pPr>
        <w:ind w:left="1800" w:hanging="720"/>
      </w:pPr>
    </w:lvl>
    <w:lvl w:ilvl="4">
      <w:start w:val="1"/>
      <w:numFmt w:val="decimal"/>
      <w:isLgl/>
      <w:lvlText w:val="%1.%2.%3.%4.%5."/>
      <w:lvlJc w:val="left"/>
      <w:pPr>
        <w:ind w:left="2160" w:hanging="1080"/>
      </w:pPr>
    </w:lvl>
    <w:lvl w:ilvl="5">
      <w:start w:val="1"/>
      <w:numFmt w:val="decimal"/>
      <w:isLgl/>
      <w:lvlText w:val="%1.%2.%3.%4.%5.%6."/>
      <w:lvlJc w:val="left"/>
      <w:pPr>
        <w:ind w:left="2160" w:hanging="1080"/>
      </w:pPr>
    </w:lvl>
    <w:lvl w:ilvl="6">
      <w:start w:val="1"/>
      <w:numFmt w:val="decimal"/>
      <w:isLgl/>
      <w:lvlText w:val="%1.%2.%3.%4.%5.%6.%7."/>
      <w:lvlJc w:val="left"/>
      <w:pPr>
        <w:ind w:left="2520" w:hanging="1440"/>
      </w:p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</w:lvl>
  </w:abstractNum>
  <w:abstractNum w:abstractNumId="36" w15:restartNumberingAfterBreak="0">
    <w:nsid w:val="33DC4174"/>
    <w:multiLevelType w:val="hybridMultilevel"/>
    <w:tmpl w:val="60AC31B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4961A82"/>
    <w:multiLevelType w:val="hybridMultilevel"/>
    <w:tmpl w:val="058C1990"/>
    <w:lvl w:ilvl="0" w:tplc="B1942C84">
      <w:start w:val="2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74A4F14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B2952C3"/>
    <w:multiLevelType w:val="hybridMultilevel"/>
    <w:tmpl w:val="846CB5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B99155C"/>
    <w:multiLevelType w:val="hybridMultilevel"/>
    <w:tmpl w:val="038ECECE"/>
    <w:lvl w:ilvl="0" w:tplc="410CD8BC">
      <w:start w:val="1"/>
      <w:numFmt w:val="decimal"/>
      <w:lvlText w:val="%1."/>
      <w:lvlJc w:val="left"/>
      <w:pPr>
        <w:ind w:left="0" w:firstLine="0"/>
      </w:pPr>
      <w:rPr>
        <w:b w:val="0"/>
        <w:bCs/>
        <w:i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D261652"/>
    <w:multiLevelType w:val="hybridMultilevel"/>
    <w:tmpl w:val="06FC4FAC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2" w15:restartNumberingAfterBreak="0">
    <w:nsid w:val="3D994D93"/>
    <w:multiLevelType w:val="hybridMultilevel"/>
    <w:tmpl w:val="8348F53E"/>
    <w:lvl w:ilvl="0" w:tplc="D3B8C468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DFF31C9"/>
    <w:multiLevelType w:val="hybridMultilevel"/>
    <w:tmpl w:val="6E5A0ADA"/>
    <w:lvl w:ilvl="0" w:tplc="0409000F">
      <w:start w:val="1"/>
      <w:numFmt w:val="decimal"/>
      <w:lvlText w:val="%1."/>
      <w:lvlJc w:val="left"/>
      <w:pPr>
        <w:ind w:left="3960" w:hanging="360"/>
      </w:p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44" w15:restartNumberingAfterBreak="0">
    <w:nsid w:val="3E2600E1"/>
    <w:multiLevelType w:val="hybridMultilevel"/>
    <w:tmpl w:val="07687882"/>
    <w:lvl w:ilvl="0" w:tplc="7ED89884">
      <w:start w:val="1"/>
      <w:numFmt w:val="decimal"/>
      <w:lvlText w:val="%1."/>
      <w:lvlJc w:val="left"/>
      <w:pPr>
        <w:ind w:left="0" w:firstLine="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EEF0744"/>
    <w:multiLevelType w:val="hybridMultilevel"/>
    <w:tmpl w:val="E320FD8A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46" w15:restartNumberingAfterBreak="0">
    <w:nsid w:val="417743E0"/>
    <w:multiLevelType w:val="hybridMultilevel"/>
    <w:tmpl w:val="61B01AAE"/>
    <w:lvl w:ilvl="0" w:tplc="F73A31CA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2160" w:hanging="360"/>
      </w:pPr>
    </w:lvl>
    <w:lvl w:ilvl="2" w:tplc="FFFFFFFF">
      <w:start w:val="1"/>
      <w:numFmt w:val="lowerRoman"/>
      <w:lvlText w:val="%3."/>
      <w:lvlJc w:val="right"/>
      <w:pPr>
        <w:ind w:left="2880" w:hanging="180"/>
      </w:pPr>
    </w:lvl>
    <w:lvl w:ilvl="3" w:tplc="FFFFFFFF">
      <w:start w:val="1"/>
      <w:numFmt w:val="decimal"/>
      <w:lvlText w:val="%4."/>
      <w:lvlJc w:val="left"/>
      <w:pPr>
        <w:ind w:left="3600" w:hanging="360"/>
      </w:pPr>
    </w:lvl>
    <w:lvl w:ilvl="4" w:tplc="FFFFFFFF">
      <w:start w:val="1"/>
      <w:numFmt w:val="lowerLetter"/>
      <w:lvlText w:val="%5."/>
      <w:lvlJc w:val="left"/>
      <w:pPr>
        <w:ind w:left="4320" w:hanging="360"/>
      </w:pPr>
    </w:lvl>
    <w:lvl w:ilvl="5" w:tplc="FFFFFFFF">
      <w:start w:val="1"/>
      <w:numFmt w:val="lowerRoman"/>
      <w:lvlText w:val="%6."/>
      <w:lvlJc w:val="right"/>
      <w:pPr>
        <w:ind w:left="5040" w:hanging="180"/>
      </w:pPr>
    </w:lvl>
    <w:lvl w:ilvl="6" w:tplc="FFFFFFFF">
      <w:start w:val="1"/>
      <w:numFmt w:val="decimal"/>
      <w:lvlText w:val="%7."/>
      <w:lvlJc w:val="left"/>
      <w:pPr>
        <w:ind w:left="5760" w:hanging="360"/>
      </w:pPr>
    </w:lvl>
    <w:lvl w:ilvl="7" w:tplc="FFFFFFFF">
      <w:start w:val="1"/>
      <w:numFmt w:val="lowerLetter"/>
      <w:lvlText w:val="%8."/>
      <w:lvlJc w:val="left"/>
      <w:pPr>
        <w:ind w:left="6480" w:hanging="360"/>
      </w:pPr>
    </w:lvl>
    <w:lvl w:ilvl="8" w:tplc="FFFFFFFF">
      <w:start w:val="1"/>
      <w:numFmt w:val="lowerRoman"/>
      <w:lvlText w:val="%9."/>
      <w:lvlJc w:val="right"/>
      <w:pPr>
        <w:ind w:left="7200" w:hanging="180"/>
      </w:pPr>
    </w:lvl>
  </w:abstractNum>
  <w:abstractNum w:abstractNumId="47" w15:restartNumberingAfterBreak="0">
    <w:nsid w:val="41B63367"/>
    <w:multiLevelType w:val="hybridMultilevel"/>
    <w:tmpl w:val="9D264446"/>
    <w:lvl w:ilvl="0" w:tplc="DB9C82DA">
      <w:start w:val="7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2FB4CB3"/>
    <w:multiLevelType w:val="hybridMultilevel"/>
    <w:tmpl w:val="E77C0D22"/>
    <w:lvl w:ilvl="0" w:tplc="355209E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34A4082"/>
    <w:multiLevelType w:val="hybridMultilevel"/>
    <w:tmpl w:val="0CF2025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44CE63FF"/>
    <w:multiLevelType w:val="hybridMultilevel"/>
    <w:tmpl w:val="1638BFBE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1" w15:restartNumberingAfterBreak="0">
    <w:nsid w:val="46631067"/>
    <w:multiLevelType w:val="hybridMultilevel"/>
    <w:tmpl w:val="08EE12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8162A17"/>
    <w:multiLevelType w:val="hybridMultilevel"/>
    <w:tmpl w:val="B4D62230"/>
    <w:lvl w:ilvl="0" w:tplc="0421000F">
      <w:start w:val="1"/>
      <w:numFmt w:val="decimal"/>
      <w:lvlText w:val="%1."/>
      <w:lvlJc w:val="left"/>
      <w:pPr>
        <w:ind w:left="2138" w:hanging="360"/>
      </w:pPr>
    </w:lvl>
    <w:lvl w:ilvl="1" w:tplc="0421000F">
      <w:start w:val="1"/>
      <w:numFmt w:val="decimal"/>
      <w:lvlText w:val="%2."/>
      <w:lvlJc w:val="left"/>
      <w:pPr>
        <w:ind w:left="2858" w:hanging="360"/>
      </w:pPr>
    </w:lvl>
    <w:lvl w:ilvl="2" w:tplc="43E6345A">
      <w:start w:val="1"/>
      <w:numFmt w:val="upperLetter"/>
      <w:lvlText w:val="%3."/>
      <w:lvlJc w:val="left"/>
      <w:pPr>
        <w:ind w:left="3758" w:hanging="360"/>
      </w:pPr>
      <w:rPr>
        <w:rFonts w:hint="default"/>
      </w:rPr>
    </w:lvl>
    <w:lvl w:ilvl="3" w:tplc="F536E42E">
      <w:start w:val="1"/>
      <w:numFmt w:val="lowerLetter"/>
      <w:lvlText w:val="%4."/>
      <w:lvlJc w:val="left"/>
      <w:pPr>
        <w:ind w:left="4298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3" w15:restartNumberingAfterBreak="0">
    <w:nsid w:val="4C4372F3"/>
    <w:multiLevelType w:val="hybridMultilevel"/>
    <w:tmpl w:val="2CF05B18"/>
    <w:lvl w:ilvl="0" w:tplc="0AB0666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EBB1FE2"/>
    <w:multiLevelType w:val="hybridMultilevel"/>
    <w:tmpl w:val="D08870E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1E204BB"/>
    <w:multiLevelType w:val="multilevel"/>
    <w:tmpl w:val="7F4031AC"/>
    <w:lvl w:ilvl="0">
      <w:start w:val="3"/>
      <w:numFmt w:val="decimal"/>
      <w:lvlText w:val="%1"/>
      <w:lvlJc w:val="left"/>
      <w:pPr>
        <w:ind w:left="1636" w:hanging="720"/>
      </w:pPr>
      <w:rPr>
        <w:lang w:eastAsia="en-US" w:bidi="ar-SA"/>
      </w:rPr>
    </w:lvl>
    <w:lvl w:ilvl="1">
      <w:start w:val="6"/>
      <w:numFmt w:val="decimal"/>
      <w:lvlText w:val="%1.%2"/>
      <w:lvlJc w:val="left"/>
      <w:pPr>
        <w:ind w:left="1636" w:hanging="720"/>
      </w:pPr>
      <w:rPr>
        <w:lang w:eastAsia="en-US" w:bidi="ar-SA"/>
      </w:rPr>
    </w:lvl>
    <w:lvl w:ilvl="2">
      <w:start w:val="3"/>
      <w:numFmt w:val="decimal"/>
      <w:lvlText w:val="%1.%2.%3"/>
      <w:lvlJc w:val="left"/>
      <w:pPr>
        <w:ind w:left="1636" w:hanging="720"/>
      </w:pPr>
      <w:rPr>
        <w:lang w:eastAsia="en-US" w:bidi="ar-SA"/>
      </w:rPr>
    </w:lvl>
    <w:lvl w:ilvl="3">
      <w:start w:val="1"/>
      <w:numFmt w:val="decimal"/>
      <w:lvlText w:val="3.5.3.%4"/>
      <w:lvlJc w:val="left"/>
      <w:pPr>
        <w:ind w:left="1636" w:hanging="720"/>
      </w:pPr>
      <w:rPr>
        <w:b/>
        <w:bCs/>
        <w:w w:val="100"/>
        <w:sz w:val="24"/>
        <w:szCs w:val="24"/>
        <w:lang w:eastAsia="en-US" w:bidi="ar-SA"/>
      </w:rPr>
    </w:lvl>
    <w:lvl w:ilvl="4">
      <w:start w:val="1"/>
      <w:numFmt w:val="decimal"/>
      <w:lvlText w:val="%5."/>
      <w:lvlJc w:val="left"/>
      <w:pPr>
        <w:ind w:left="2368" w:hanging="732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5">
      <w:numFmt w:val="bullet"/>
      <w:lvlText w:val="•"/>
      <w:lvlJc w:val="left"/>
      <w:pPr>
        <w:ind w:left="5631" w:hanging="732"/>
      </w:pPr>
      <w:rPr>
        <w:lang w:eastAsia="en-US" w:bidi="ar-SA"/>
      </w:rPr>
    </w:lvl>
    <w:lvl w:ilvl="6">
      <w:numFmt w:val="bullet"/>
      <w:lvlText w:val="•"/>
      <w:lvlJc w:val="left"/>
      <w:pPr>
        <w:ind w:left="6448" w:hanging="732"/>
      </w:pPr>
      <w:rPr>
        <w:lang w:eastAsia="en-US" w:bidi="ar-SA"/>
      </w:rPr>
    </w:lvl>
    <w:lvl w:ilvl="7">
      <w:numFmt w:val="bullet"/>
      <w:lvlText w:val="•"/>
      <w:lvlJc w:val="left"/>
      <w:pPr>
        <w:ind w:left="7266" w:hanging="732"/>
      </w:pPr>
      <w:rPr>
        <w:lang w:eastAsia="en-US" w:bidi="ar-SA"/>
      </w:rPr>
    </w:lvl>
    <w:lvl w:ilvl="8">
      <w:numFmt w:val="bullet"/>
      <w:lvlText w:val="•"/>
      <w:lvlJc w:val="left"/>
      <w:pPr>
        <w:ind w:left="8084" w:hanging="732"/>
      </w:pPr>
      <w:rPr>
        <w:lang w:eastAsia="en-US" w:bidi="ar-SA"/>
      </w:rPr>
    </w:lvl>
  </w:abstractNum>
  <w:abstractNum w:abstractNumId="56" w15:restartNumberingAfterBreak="0">
    <w:nsid w:val="53B92788"/>
    <w:multiLevelType w:val="hybridMultilevel"/>
    <w:tmpl w:val="D7462514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586505F"/>
    <w:multiLevelType w:val="hybridMultilevel"/>
    <w:tmpl w:val="264C79D4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58" w15:restartNumberingAfterBreak="0">
    <w:nsid w:val="6414240E"/>
    <w:multiLevelType w:val="hybridMultilevel"/>
    <w:tmpl w:val="E2EAE6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6F2B0A9F"/>
    <w:multiLevelType w:val="hybridMultilevel"/>
    <w:tmpl w:val="667E5572"/>
    <w:lvl w:ilvl="0" w:tplc="054690BC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713251DB"/>
    <w:multiLevelType w:val="hybridMultilevel"/>
    <w:tmpl w:val="56709A86"/>
    <w:lvl w:ilvl="0" w:tplc="0409000F">
      <w:start w:val="1"/>
      <w:numFmt w:val="decimal"/>
      <w:lvlText w:val="%1."/>
      <w:lvlJc w:val="left"/>
      <w:pPr>
        <w:ind w:left="50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61" w15:restartNumberingAfterBreak="0">
    <w:nsid w:val="75E106C3"/>
    <w:multiLevelType w:val="hybridMultilevel"/>
    <w:tmpl w:val="1A66FF30"/>
    <w:lvl w:ilvl="0" w:tplc="38A2F7B2">
      <w:start w:val="6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6AE4F6C"/>
    <w:multiLevelType w:val="hybridMultilevel"/>
    <w:tmpl w:val="6062F854"/>
    <w:lvl w:ilvl="0" w:tplc="82E87A58">
      <w:start w:val="4"/>
      <w:numFmt w:val="decimal"/>
      <w:lvlText w:val="%1."/>
      <w:lvlJc w:val="left"/>
      <w:pPr>
        <w:ind w:left="5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771836E8"/>
    <w:multiLevelType w:val="hybridMultilevel"/>
    <w:tmpl w:val="63B0E6C6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 w15:restartNumberingAfterBreak="0">
    <w:nsid w:val="77721E17"/>
    <w:multiLevelType w:val="hybridMultilevel"/>
    <w:tmpl w:val="FB4EA582"/>
    <w:lvl w:ilvl="0" w:tplc="04090019">
      <w:start w:val="1"/>
      <w:numFmt w:val="lowerLetter"/>
      <w:lvlText w:val="%1.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65" w15:restartNumberingAfterBreak="0">
    <w:nsid w:val="795038B3"/>
    <w:multiLevelType w:val="hybridMultilevel"/>
    <w:tmpl w:val="BF4E9A80"/>
    <w:lvl w:ilvl="0" w:tplc="0409000F">
      <w:start w:val="1"/>
      <w:numFmt w:val="decimal"/>
      <w:lvlText w:val="%1."/>
      <w:lvlJc w:val="left"/>
      <w:pPr>
        <w:ind w:left="22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66" w15:restartNumberingAfterBreak="0">
    <w:nsid w:val="7C07638C"/>
    <w:multiLevelType w:val="hybridMultilevel"/>
    <w:tmpl w:val="B8EE06FA"/>
    <w:lvl w:ilvl="0" w:tplc="B50C1F80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C6E5B16"/>
    <w:multiLevelType w:val="hybridMultilevel"/>
    <w:tmpl w:val="1D5A5D2E"/>
    <w:lvl w:ilvl="0" w:tplc="F73A31C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8EE4F72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EC52411"/>
    <w:multiLevelType w:val="hybridMultilevel"/>
    <w:tmpl w:val="FF54F808"/>
    <w:lvl w:ilvl="0" w:tplc="7A44F448">
      <w:start w:val="2"/>
      <w:numFmt w:val="decimal"/>
      <w:lvlText w:val="%1."/>
      <w:lvlJc w:val="left"/>
      <w:pPr>
        <w:ind w:left="0" w:firstLine="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7F8E4325"/>
    <w:multiLevelType w:val="hybridMultilevel"/>
    <w:tmpl w:val="6A0A8B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7FDB3B82"/>
    <w:multiLevelType w:val="hybridMultilevel"/>
    <w:tmpl w:val="F304788A"/>
    <w:lvl w:ilvl="0" w:tplc="0409000F">
      <w:start w:val="1"/>
      <w:numFmt w:val="decimal"/>
      <w:lvlText w:val="%1."/>
      <w:lvlJc w:val="left"/>
      <w:pPr>
        <w:ind w:left="0" w:firstLine="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6"/>
  </w:num>
  <w:num w:numId="2">
    <w:abstractNumId w:val="15"/>
  </w:num>
  <w:num w:numId="3">
    <w:abstractNumId w:val="48"/>
  </w:num>
  <w:num w:numId="4">
    <w:abstractNumId w:val="67"/>
  </w:num>
  <w:num w:numId="5">
    <w:abstractNumId w:val="56"/>
  </w:num>
  <w:num w:numId="6">
    <w:abstractNumId w:val="16"/>
  </w:num>
  <w:num w:numId="7">
    <w:abstractNumId w:val="38"/>
  </w:num>
  <w:num w:numId="8">
    <w:abstractNumId w:val="4"/>
  </w:num>
  <w:num w:numId="9">
    <w:abstractNumId w:val="64"/>
  </w:num>
  <w:num w:numId="10">
    <w:abstractNumId w:val="37"/>
  </w:num>
  <w:num w:numId="11">
    <w:abstractNumId w:val="28"/>
  </w:num>
  <w:num w:numId="12">
    <w:abstractNumId w:val="8"/>
  </w:num>
  <w:num w:numId="13">
    <w:abstractNumId w:val="25"/>
  </w:num>
  <w:num w:numId="14">
    <w:abstractNumId w:val="53"/>
  </w:num>
  <w:num w:numId="15">
    <w:abstractNumId w:val="2"/>
  </w:num>
  <w:num w:numId="16">
    <w:abstractNumId w:val="42"/>
  </w:num>
  <w:num w:numId="17">
    <w:abstractNumId w:val="31"/>
  </w:num>
  <w:num w:numId="18">
    <w:abstractNumId w:val="58"/>
  </w:num>
  <w:num w:numId="19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4"/>
  </w:num>
  <w:num w:numId="24">
    <w:abstractNumId w:val="6"/>
    <w:lvlOverride w:ilvl="0">
      <w:startOverride w:val="1"/>
    </w:lvlOverride>
  </w:num>
  <w:num w:numId="25">
    <w:abstractNumId w:val="35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6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44"/>
  </w:num>
  <w:num w:numId="29">
    <w:abstractNumId w:val="7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8"/>
  </w:num>
  <w:num w:numId="32">
    <w:abstractNumId w:val="47"/>
  </w:num>
  <w:num w:numId="33">
    <w:abstractNumId w:val="27"/>
  </w:num>
  <w:num w:numId="34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55"/>
    <w:lvlOverride w:ilvl="0">
      <w:startOverride w:val="3"/>
    </w:lvlOverride>
    <w:lvlOverride w:ilvl="1">
      <w:startOverride w:val="6"/>
    </w:lvlOverride>
    <w:lvlOverride w:ilvl="2">
      <w:startOverride w:val="3"/>
    </w:lvlOverride>
    <w:lvlOverride w:ilvl="3">
      <w:startOverride w:val="1"/>
    </w:lvlOverride>
    <w:lvlOverride w:ilvl="4">
      <w:startOverride w:val="1"/>
    </w:lvlOverride>
    <w:lvlOverride w:ilvl="5"/>
    <w:lvlOverride w:ilvl="6"/>
    <w:lvlOverride w:ilvl="7"/>
    <w:lvlOverride w:ilvl="8"/>
  </w:num>
  <w:num w:numId="36">
    <w:abstractNumId w:val="1"/>
  </w:num>
  <w:num w:numId="3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43"/>
  </w:num>
  <w:num w:numId="40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61"/>
  </w:num>
  <w:num w:numId="43">
    <w:abstractNumId w:val="33"/>
  </w:num>
  <w:num w:numId="44">
    <w:abstractNumId w:val="52"/>
  </w:num>
  <w:num w:numId="45">
    <w:abstractNumId w:val="59"/>
  </w:num>
  <w:num w:numId="46">
    <w:abstractNumId w:val="26"/>
  </w:num>
  <w:num w:numId="47">
    <w:abstractNumId w:val="13"/>
  </w:num>
  <w:num w:numId="48">
    <w:abstractNumId w:val="65"/>
  </w:num>
  <w:num w:numId="49">
    <w:abstractNumId w:val="17"/>
  </w:num>
  <w:num w:numId="50">
    <w:abstractNumId w:val="7"/>
  </w:num>
  <w:num w:numId="51">
    <w:abstractNumId w:val="50"/>
  </w:num>
  <w:num w:numId="52">
    <w:abstractNumId w:val="45"/>
  </w:num>
  <w:num w:numId="53">
    <w:abstractNumId w:val="9"/>
  </w:num>
  <w:num w:numId="54">
    <w:abstractNumId w:val="14"/>
  </w:num>
  <w:num w:numId="55">
    <w:abstractNumId w:val="41"/>
  </w:num>
  <w:num w:numId="56">
    <w:abstractNumId w:val="5"/>
  </w:num>
  <w:num w:numId="57">
    <w:abstractNumId w:val="0"/>
  </w:num>
  <w:num w:numId="58">
    <w:abstractNumId w:val="57"/>
  </w:num>
  <w:num w:numId="59">
    <w:abstractNumId w:val="10"/>
  </w:num>
  <w:num w:numId="60">
    <w:abstractNumId w:val="63"/>
  </w:num>
  <w:num w:numId="61">
    <w:abstractNumId w:val="29"/>
  </w:num>
  <w:num w:numId="62">
    <w:abstractNumId w:val="62"/>
  </w:num>
  <w:num w:numId="63">
    <w:abstractNumId w:val="36"/>
  </w:num>
  <w:num w:numId="64">
    <w:abstractNumId w:val="69"/>
  </w:num>
  <w:num w:numId="65">
    <w:abstractNumId w:val="68"/>
  </w:num>
  <w:num w:numId="66">
    <w:abstractNumId w:val="39"/>
  </w:num>
  <w:num w:numId="67">
    <w:abstractNumId w:val="19"/>
  </w:num>
  <w:num w:numId="68">
    <w:abstractNumId w:val="51"/>
  </w:num>
  <w:num w:numId="69">
    <w:abstractNumId w:val="12"/>
  </w:num>
  <w:num w:numId="70">
    <w:abstractNumId w:val="54"/>
  </w:num>
  <w:num w:numId="71">
    <w:abstractNumId w:val="46"/>
  </w:num>
  <w:num w:numId="72">
    <w:abstractNumId w:val="3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13CBA"/>
    <w:rsid w:val="000053B3"/>
    <w:rsid w:val="000059D2"/>
    <w:rsid w:val="00010AD1"/>
    <w:rsid w:val="000115C1"/>
    <w:rsid w:val="00013575"/>
    <w:rsid w:val="000142D9"/>
    <w:rsid w:val="00014800"/>
    <w:rsid w:val="00014ECE"/>
    <w:rsid w:val="00015520"/>
    <w:rsid w:val="00015A11"/>
    <w:rsid w:val="00015F66"/>
    <w:rsid w:val="00021A91"/>
    <w:rsid w:val="000238A0"/>
    <w:rsid w:val="0003468A"/>
    <w:rsid w:val="00035F47"/>
    <w:rsid w:val="00040870"/>
    <w:rsid w:val="00040E8E"/>
    <w:rsid w:val="000416B0"/>
    <w:rsid w:val="00041EBB"/>
    <w:rsid w:val="0004267F"/>
    <w:rsid w:val="00043AE7"/>
    <w:rsid w:val="00043E37"/>
    <w:rsid w:val="00043F42"/>
    <w:rsid w:val="00044D4B"/>
    <w:rsid w:val="000450EF"/>
    <w:rsid w:val="0004632A"/>
    <w:rsid w:val="00050A48"/>
    <w:rsid w:val="000511CB"/>
    <w:rsid w:val="00052B52"/>
    <w:rsid w:val="00062D9B"/>
    <w:rsid w:val="00064181"/>
    <w:rsid w:val="000655EF"/>
    <w:rsid w:val="00071612"/>
    <w:rsid w:val="000719F8"/>
    <w:rsid w:val="00072F51"/>
    <w:rsid w:val="000763E1"/>
    <w:rsid w:val="00077387"/>
    <w:rsid w:val="00083D1A"/>
    <w:rsid w:val="000869EA"/>
    <w:rsid w:val="00090646"/>
    <w:rsid w:val="000910B0"/>
    <w:rsid w:val="00097CF4"/>
    <w:rsid w:val="00097EB0"/>
    <w:rsid w:val="000A0659"/>
    <w:rsid w:val="000A0C7E"/>
    <w:rsid w:val="000A0E88"/>
    <w:rsid w:val="000A1BB0"/>
    <w:rsid w:val="000A2842"/>
    <w:rsid w:val="000A5BEC"/>
    <w:rsid w:val="000A7A83"/>
    <w:rsid w:val="000B0F9D"/>
    <w:rsid w:val="000B14FD"/>
    <w:rsid w:val="000B1A42"/>
    <w:rsid w:val="000B4CE9"/>
    <w:rsid w:val="000B6C47"/>
    <w:rsid w:val="000C530C"/>
    <w:rsid w:val="000C64F8"/>
    <w:rsid w:val="000C7482"/>
    <w:rsid w:val="000D0215"/>
    <w:rsid w:val="000D0933"/>
    <w:rsid w:val="000D1D1A"/>
    <w:rsid w:val="000E0262"/>
    <w:rsid w:val="000E1693"/>
    <w:rsid w:val="000E2C48"/>
    <w:rsid w:val="000E3B91"/>
    <w:rsid w:val="000E672A"/>
    <w:rsid w:val="000F0AB2"/>
    <w:rsid w:val="000F0F1D"/>
    <w:rsid w:val="000F2B8C"/>
    <w:rsid w:val="000F738E"/>
    <w:rsid w:val="00103846"/>
    <w:rsid w:val="00106AF5"/>
    <w:rsid w:val="001100C2"/>
    <w:rsid w:val="0011079D"/>
    <w:rsid w:val="001116CE"/>
    <w:rsid w:val="00116B68"/>
    <w:rsid w:val="00116E66"/>
    <w:rsid w:val="001206F8"/>
    <w:rsid w:val="00122500"/>
    <w:rsid w:val="001242AE"/>
    <w:rsid w:val="001250CA"/>
    <w:rsid w:val="0012795A"/>
    <w:rsid w:val="00130B0E"/>
    <w:rsid w:val="00137CBE"/>
    <w:rsid w:val="0014025D"/>
    <w:rsid w:val="00142E45"/>
    <w:rsid w:val="00143366"/>
    <w:rsid w:val="0014350A"/>
    <w:rsid w:val="00144FB0"/>
    <w:rsid w:val="00146142"/>
    <w:rsid w:val="00147D0B"/>
    <w:rsid w:val="00147E12"/>
    <w:rsid w:val="001523CA"/>
    <w:rsid w:val="00153631"/>
    <w:rsid w:val="0015449E"/>
    <w:rsid w:val="0015515E"/>
    <w:rsid w:val="00155962"/>
    <w:rsid w:val="0015664C"/>
    <w:rsid w:val="00161B5C"/>
    <w:rsid w:val="0016379A"/>
    <w:rsid w:val="0016493C"/>
    <w:rsid w:val="0016544C"/>
    <w:rsid w:val="00167F73"/>
    <w:rsid w:val="00170624"/>
    <w:rsid w:val="00173193"/>
    <w:rsid w:val="00174B20"/>
    <w:rsid w:val="00175F0D"/>
    <w:rsid w:val="00180D9C"/>
    <w:rsid w:val="00181EC8"/>
    <w:rsid w:val="00185AC1"/>
    <w:rsid w:val="00186B1F"/>
    <w:rsid w:val="001873AB"/>
    <w:rsid w:val="00187D85"/>
    <w:rsid w:val="00187F8F"/>
    <w:rsid w:val="001907D8"/>
    <w:rsid w:val="00191205"/>
    <w:rsid w:val="00194622"/>
    <w:rsid w:val="00195398"/>
    <w:rsid w:val="001956D7"/>
    <w:rsid w:val="001A2F1F"/>
    <w:rsid w:val="001A3FA6"/>
    <w:rsid w:val="001A5A0F"/>
    <w:rsid w:val="001A65F0"/>
    <w:rsid w:val="001A6B1B"/>
    <w:rsid w:val="001B6668"/>
    <w:rsid w:val="001B7F8A"/>
    <w:rsid w:val="001D140E"/>
    <w:rsid w:val="001D1885"/>
    <w:rsid w:val="001D1C80"/>
    <w:rsid w:val="001D7C6C"/>
    <w:rsid w:val="001E0A39"/>
    <w:rsid w:val="001E14AD"/>
    <w:rsid w:val="001E1DCA"/>
    <w:rsid w:val="001E2DFD"/>
    <w:rsid w:val="001E4CAD"/>
    <w:rsid w:val="001E5B83"/>
    <w:rsid w:val="001E6574"/>
    <w:rsid w:val="001E6CC5"/>
    <w:rsid w:val="001F07D9"/>
    <w:rsid w:val="001F1581"/>
    <w:rsid w:val="001F241C"/>
    <w:rsid w:val="001F24E3"/>
    <w:rsid w:val="001F2DDE"/>
    <w:rsid w:val="001F34BD"/>
    <w:rsid w:val="001F34E8"/>
    <w:rsid w:val="001F4429"/>
    <w:rsid w:val="001F6844"/>
    <w:rsid w:val="001F6D0B"/>
    <w:rsid w:val="0020029B"/>
    <w:rsid w:val="00202F00"/>
    <w:rsid w:val="00206D85"/>
    <w:rsid w:val="00211A44"/>
    <w:rsid w:val="00215438"/>
    <w:rsid w:val="00215FEE"/>
    <w:rsid w:val="0021793F"/>
    <w:rsid w:val="00217DC9"/>
    <w:rsid w:val="00224B98"/>
    <w:rsid w:val="0022641B"/>
    <w:rsid w:val="0022778C"/>
    <w:rsid w:val="00227B0D"/>
    <w:rsid w:val="0023121A"/>
    <w:rsid w:val="00233047"/>
    <w:rsid w:val="00235184"/>
    <w:rsid w:val="00237374"/>
    <w:rsid w:val="00237C49"/>
    <w:rsid w:val="00242B16"/>
    <w:rsid w:val="00244439"/>
    <w:rsid w:val="002445C8"/>
    <w:rsid w:val="00244698"/>
    <w:rsid w:val="002465D3"/>
    <w:rsid w:val="00246C5D"/>
    <w:rsid w:val="002475F8"/>
    <w:rsid w:val="0025312A"/>
    <w:rsid w:val="00260042"/>
    <w:rsid w:val="0026130F"/>
    <w:rsid w:val="002621C5"/>
    <w:rsid w:val="0026746F"/>
    <w:rsid w:val="002703F0"/>
    <w:rsid w:val="00270F77"/>
    <w:rsid w:val="0027263B"/>
    <w:rsid w:val="0027412D"/>
    <w:rsid w:val="0027437B"/>
    <w:rsid w:val="00274EFC"/>
    <w:rsid w:val="00275EBC"/>
    <w:rsid w:val="00277481"/>
    <w:rsid w:val="002777ED"/>
    <w:rsid w:val="00280CBC"/>
    <w:rsid w:val="0028288E"/>
    <w:rsid w:val="00284744"/>
    <w:rsid w:val="00284ACD"/>
    <w:rsid w:val="00285016"/>
    <w:rsid w:val="00287C6B"/>
    <w:rsid w:val="00287F91"/>
    <w:rsid w:val="00290FE5"/>
    <w:rsid w:val="002941B4"/>
    <w:rsid w:val="002A2730"/>
    <w:rsid w:val="002A50F3"/>
    <w:rsid w:val="002A67D8"/>
    <w:rsid w:val="002B5CAC"/>
    <w:rsid w:val="002C0E5D"/>
    <w:rsid w:val="002C2945"/>
    <w:rsid w:val="002C2EE8"/>
    <w:rsid w:val="002C35D8"/>
    <w:rsid w:val="002C3D0C"/>
    <w:rsid w:val="002C4E8A"/>
    <w:rsid w:val="002C585C"/>
    <w:rsid w:val="002C67B4"/>
    <w:rsid w:val="002C75C0"/>
    <w:rsid w:val="002C7ECC"/>
    <w:rsid w:val="002D1985"/>
    <w:rsid w:val="002D208C"/>
    <w:rsid w:val="002D20EF"/>
    <w:rsid w:val="002D2592"/>
    <w:rsid w:val="002D28EB"/>
    <w:rsid w:val="002D311D"/>
    <w:rsid w:val="002D5BBE"/>
    <w:rsid w:val="002D669A"/>
    <w:rsid w:val="002E11F9"/>
    <w:rsid w:val="002E2253"/>
    <w:rsid w:val="002E2545"/>
    <w:rsid w:val="002E3C4D"/>
    <w:rsid w:val="002E3F5A"/>
    <w:rsid w:val="002E4A05"/>
    <w:rsid w:val="002E6513"/>
    <w:rsid w:val="002F0642"/>
    <w:rsid w:val="002F1AE2"/>
    <w:rsid w:val="002F3240"/>
    <w:rsid w:val="002F4DCF"/>
    <w:rsid w:val="002F72B3"/>
    <w:rsid w:val="002F79FC"/>
    <w:rsid w:val="003028B6"/>
    <w:rsid w:val="00303C4D"/>
    <w:rsid w:val="00305DD9"/>
    <w:rsid w:val="003072E2"/>
    <w:rsid w:val="00307F8D"/>
    <w:rsid w:val="003102EA"/>
    <w:rsid w:val="00312767"/>
    <w:rsid w:val="00312804"/>
    <w:rsid w:val="00315DF6"/>
    <w:rsid w:val="00320E0E"/>
    <w:rsid w:val="00321833"/>
    <w:rsid w:val="00322833"/>
    <w:rsid w:val="00323CBE"/>
    <w:rsid w:val="003249EB"/>
    <w:rsid w:val="00327439"/>
    <w:rsid w:val="00331458"/>
    <w:rsid w:val="003368A3"/>
    <w:rsid w:val="00336A9D"/>
    <w:rsid w:val="003419C2"/>
    <w:rsid w:val="003428D5"/>
    <w:rsid w:val="003428F2"/>
    <w:rsid w:val="0034657E"/>
    <w:rsid w:val="003474CC"/>
    <w:rsid w:val="003504B4"/>
    <w:rsid w:val="00351AE6"/>
    <w:rsid w:val="00353F74"/>
    <w:rsid w:val="00355AA9"/>
    <w:rsid w:val="00356C65"/>
    <w:rsid w:val="003602A9"/>
    <w:rsid w:val="0036214E"/>
    <w:rsid w:val="003627AF"/>
    <w:rsid w:val="003638E4"/>
    <w:rsid w:val="00363EAC"/>
    <w:rsid w:val="00364103"/>
    <w:rsid w:val="00370230"/>
    <w:rsid w:val="00370877"/>
    <w:rsid w:val="003719DE"/>
    <w:rsid w:val="00373A9C"/>
    <w:rsid w:val="00374029"/>
    <w:rsid w:val="00374546"/>
    <w:rsid w:val="00376AEC"/>
    <w:rsid w:val="00381B08"/>
    <w:rsid w:val="00383E54"/>
    <w:rsid w:val="003842F3"/>
    <w:rsid w:val="00384F86"/>
    <w:rsid w:val="003913ED"/>
    <w:rsid w:val="003918FC"/>
    <w:rsid w:val="00392DB1"/>
    <w:rsid w:val="00397810"/>
    <w:rsid w:val="00397983"/>
    <w:rsid w:val="00397EAF"/>
    <w:rsid w:val="003A19B7"/>
    <w:rsid w:val="003A1ECD"/>
    <w:rsid w:val="003A5066"/>
    <w:rsid w:val="003A66FE"/>
    <w:rsid w:val="003A69A1"/>
    <w:rsid w:val="003B029E"/>
    <w:rsid w:val="003B4D16"/>
    <w:rsid w:val="003B50B5"/>
    <w:rsid w:val="003B5137"/>
    <w:rsid w:val="003B5336"/>
    <w:rsid w:val="003B544C"/>
    <w:rsid w:val="003B79AB"/>
    <w:rsid w:val="003C130D"/>
    <w:rsid w:val="003C3465"/>
    <w:rsid w:val="003C41BB"/>
    <w:rsid w:val="003C4CE0"/>
    <w:rsid w:val="003C4ED6"/>
    <w:rsid w:val="003C4FCD"/>
    <w:rsid w:val="003C5FEB"/>
    <w:rsid w:val="003C7961"/>
    <w:rsid w:val="003D0EC5"/>
    <w:rsid w:val="003D1184"/>
    <w:rsid w:val="003D3A70"/>
    <w:rsid w:val="003D6756"/>
    <w:rsid w:val="003E1BCC"/>
    <w:rsid w:val="003E53BC"/>
    <w:rsid w:val="003E60AA"/>
    <w:rsid w:val="003E7FD5"/>
    <w:rsid w:val="003F0AA0"/>
    <w:rsid w:val="003F5AE0"/>
    <w:rsid w:val="00400F0A"/>
    <w:rsid w:val="00401E98"/>
    <w:rsid w:val="00403D94"/>
    <w:rsid w:val="00403DD7"/>
    <w:rsid w:val="004042CE"/>
    <w:rsid w:val="00405038"/>
    <w:rsid w:val="00405367"/>
    <w:rsid w:val="00406C5B"/>
    <w:rsid w:val="00407123"/>
    <w:rsid w:val="004079ED"/>
    <w:rsid w:val="00407DB3"/>
    <w:rsid w:val="00410EF0"/>
    <w:rsid w:val="0041459E"/>
    <w:rsid w:val="00414BA8"/>
    <w:rsid w:val="004161F9"/>
    <w:rsid w:val="0042150E"/>
    <w:rsid w:val="00421E93"/>
    <w:rsid w:val="00423ECD"/>
    <w:rsid w:val="0042524A"/>
    <w:rsid w:val="004252D0"/>
    <w:rsid w:val="004267B6"/>
    <w:rsid w:val="0043591E"/>
    <w:rsid w:val="00436F63"/>
    <w:rsid w:val="00437188"/>
    <w:rsid w:val="0044044F"/>
    <w:rsid w:val="0044206A"/>
    <w:rsid w:val="00443164"/>
    <w:rsid w:val="004431BB"/>
    <w:rsid w:val="00443BE7"/>
    <w:rsid w:val="00444513"/>
    <w:rsid w:val="00445C38"/>
    <w:rsid w:val="00453323"/>
    <w:rsid w:val="00454EFF"/>
    <w:rsid w:val="004560E4"/>
    <w:rsid w:val="004564FA"/>
    <w:rsid w:val="00457DBA"/>
    <w:rsid w:val="00460039"/>
    <w:rsid w:val="00460342"/>
    <w:rsid w:val="00460B6E"/>
    <w:rsid w:val="00462E1B"/>
    <w:rsid w:val="004633F7"/>
    <w:rsid w:val="00464934"/>
    <w:rsid w:val="004665C0"/>
    <w:rsid w:val="004673F9"/>
    <w:rsid w:val="00474135"/>
    <w:rsid w:val="00474AF3"/>
    <w:rsid w:val="00474C82"/>
    <w:rsid w:val="0048091E"/>
    <w:rsid w:val="004810B7"/>
    <w:rsid w:val="00482300"/>
    <w:rsid w:val="0048368A"/>
    <w:rsid w:val="004851FC"/>
    <w:rsid w:val="00486AC9"/>
    <w:rsid w:val="00487ACF"/>
    <w:rsid w:val="00496CE3"/>
    <w:rsid w:val="00496E16"/>
    <w:rsid w:val="004A1D62"/>
    <w:rsid w:val="004A27B9"/>
    <w:rsid w:val="004A7C91"/>
    <w:rsid w:val="004B16F7"/>
    <w:rsid w:val="004C12B1"/>
    <w:rsid w:val="004C2B3F"/>
    <w:rsid w:val="004D004F"/>
    <w:rsid w:val="004D06D9"/>
    <w:rsid w:val="004D273C"/>
    <w:rsid w:val="004D54E7"/>
    <w:rsid w:val="004D6073"/>
    <w:rsid w:val="004D60CA"/>
    <w:rsid w:val="004E1FE5"/>
    <w:rsid w:val="004E521E"/>
    <w:rsid w:val="004E6826"/>
    <w:rsid w:val="004E6EBB"/>
    <w:rsid w:val="004E79FE"/>
    <w:rsid w:val="004F2B73"/>
    <w:rsid w:val="0050064C"/>
    <w:rsid w:val="005035E3"/>
    <w:rsid w:val="00503D2F"/>
    <w:rsid w:val="005049FC"/>
    <w:rsid w:val="005053CF"/>
    <w:rsid w:val="00507595"/>
    <w:rsid w:val="005123C8"/>
    <w:rsid w:val="00512CA3"/>
    <w:rsid w:val="00514B4A"/>
    <w:rsid w:val="00515A43"/>
    <w:rsid w:val="005207A3"/>
    <w:rsid w:val="00523F4F"/>
    <w:rsid w:val="00525B81"/>
    <w:rsid w:val="00526CD6"/>
    <w:rsid w:val="00533933"/>
    <w:rsid w:val="00536224"/>
    <w:rsid w:val="00536A1E"/>
    <w:rsid w:val="00537162"/>
    <w:rsid w:val="00545B1A"/>
    <w:rsid w:val="00552175"/>
    <w:rsid w:val="00552A08"/>
    <w:rsid w:val="00552D13"/>
    <w:rsid w:val="00553705"/>
    <w:rsid w:val="005539F5"/>
    <w:rsid w:val="00555EAA"/>
    <w:rsid w:val="00556BB1"/>
    <w:rsid w:val="005606EC"/>
    <w:rsid w:val="0056294B"/>
    <w:rsid w:val="00564884"/>
    <w:rsid w:val="00565D9A"/>
    <w:rsid w:val="005670C5"/>
    <w:rsid w:val="00567303"/>
    <w:rsid w:val="00570469"/>
    <w:rsid w:val="005728E9"/>
    <w:rsid w:val="00576201"/>
    <w:rsid w:val="005765E6"/>
    <w:rsid w:val="00577E6D"/>
    <w:rsid w:val="0058001A"/>
    <w:rsid w:val="00580039"/>
    <w:rsid w:val="00583AE5"/>
    <w:rsid w:val="0058707F"/>
    <w:rsid w:val="005917E3"/>
    <w:rsid w:val="00595174"/>
    <w:rsid w:val="00595B7B"/>
    <w:rsid w:val="005A0389"/>
    <w:rsid w:val="005A20B6"/>
    <w:rsid w:val="005A307E"/>
    <w:rsid w:val="005A6331"/>
    <w:rsid w:val="005A6728"/>
    <w:rsid w:val="005A67C5"/>
    <w:rsid w:val="005B0870"/>
    <w:rsid w:val="005B0DD6"/>
    <w:rsid w:val="005B27F1"/>
    <w:rsid w:val="005B398A"/>
    <w:rsid w:val="005C05D9"/>
    <w:rsid w:val="005C1359"/>
    <w:rsid w:val="005C2CCE"/>
    <w:rsid w:val="005C385F"/>
    <w:rsid w:val="005C425B"/>
    <w:rsid w:val="005C67B1"/>
    <w:rsid w:val="005C6DD4"/>
    <w:rsid w:val="005C7F3E"/>
    <w:rsid w:val="005D01FE"/>
    <w:rsid w:val="005D0E9B"/>
    <w:rsid w:val="005D24CA"/>
    <w:rsid w:val="005D6B7A"/>
    <w:rsid w:val="005E0D3E"/>
    <w:rsid w:val="005E11B5"/>
    <w:rsid w:val="005E4074"/>
    <w:rsid w:val="005E5EE0"/>
    <w:rsid w:val="005E644A"/>
    <w:rsid w:val="005E6E46"/>
    <w:rsid w:val="005E7510"/>
    <w:rsid w:val="005E7C25"/>
    <w:rsid w:val="005F07F2"/>
    <w:rsid w:val="005F098F"/>
    <w:rsid w:val="005F3D70"/>
    <w:rsid w:val="005F5999"/>
    <w:rsid w:val="005F7A66"/>
    <w:rsid w:val="00604D2F"/>
    <w:rsid w:val="0060571E"/>
    <w:rsid w:val="00607496"/>
    <w:rsid w:val="00610AE4"/>
    <w:rsid w:val="00612269"/>
    <w:rsid w:val="006126E8"/>
    <w:rsid w:val="0061277C"/>
    <w:rsid w:val="0061660F"/>
    <w:rsid w:val="00620FBB"/>
    <w:rsid w:val="0062593E"/>
    <w:rsid w:val="006313E8"/>
    <w:rsid w:val="00632E9D"/>
    <w:rsid w:val="006379DA"/>
    <w:rsid w:val="00640044"/>
    <w:rsid w:val="00640632"/>
    <w:rsid w:val="006417EE"/>
    <w:rsid w:val="0064211B"/>
    <w:rsid w:val="006426C1"/>
    <w:rsid w:val="00643A25"/>
    <w:rsid w:val="00651219"/>
    <w:rsid w:val="00657CAE"/>
    <w:rsid w:val="00660892"/>
    <w:rsid w:val="00662898"/>
    <w:rsid w:val="006649AE"/>
    <w:rsid w:val="00664A0E"/>
    <w:rsid w:val="00665945"/>
    <w:rsid w:val="006670DD"/>
    <w:rsid w:val="00674DFA"/>
    <w:rsid w:val="00675809"/>
    <w:rsid w:val="00676BE3"/>
    <w:rsid w:val="00677817"/>
    <w:rsid w:val="00682522"/>
    <w:rsid w:val="006833AF"/>
    <w:rsid w:val="006849D1"/>
    <w:rsid w:val="006871FB"/>
    <w:rsid w:val="00691D8D"/>
    <w:rsid w:val="00693F42"/>
    <w:rsid w:val="00695723"/>
    <w:rsid w:val="006961E4"/>
    <w:rsid w:val="00697932"/>
    <w:rsid w:val="006A12D3"/>
    <w:rsid w:val="006A2A31"/>
    <w:rsid w:val="006A46F3"/>
    <w:rsid w:val="006A5766"/>
    <w:rsid w:val="006B0798"/>
    <w:rsid w:val="006B167F"/>
    <w:rsid w:val="006B1B14"/>
    <w:rsid w:val="006B1FB5"/>
    <w:rsid w:val="006B417C"/>
    <w:rsid w:val="006C20EE"/>
    <w:rsid w:val="006C61EF"/>
    <w:rsid w:val="006C6BAC"/>
    <w:rsid w:val="006D149C"/>
    <w:rsid w:val="006D167D"/>
    <w:rsid w:val="006D1E4B"/>
    <w:rsid w:val="006D2520"/>
    <w:rsid w:val="006D41B4"/>
    <w:rsid w:val="006D7070"/>
    <w:rsid w:val="006E115B"/>
    <w:rsid w:val="006E1A00"/>
    <w:rsid w:val="006E6A71"/>
    <w:rsid w:val="006E6DCA"/>
    <w:rsid w:val="006E7729"/>
    <w:rsid w:val="006F0A5E"/>
    <w:rsid w:val="006F237C"/>
    <w:rsid w:val="006F6B03"/>
    <w:rsid w:val="006F7E91"/>
    <w:rsid w:val="00700144"/>
    <w:rsid w:val="00700387"/>
    <w:rsid w:val="00705F49"/>
    <w:rsid w:val="0071018F"/>
    <w:rsid w:val="0071046F"/>
    <w:rsid w:val="0071204C"/>
    <w:rsid w:val="00714608"/>
    <w:rsid w:val="007165CF"/>
    <w:rsid w:val="00721286"/>
    <w:rsid w:val="007215B3"/>
    <w:rsid w:val="007217E8"/>
    <w:rsid w:val="00721D64"/>
    <w:rsid w:val="00725183"/>
    <w:rsid w:val="00727E13"/>
    <w:rsid w:val="007304F2"/>
    <w:rsid w:val="007306AB"/>
    <w:rsid w:val="00731B78"/>
    <w:rsid w:val="0073358D"/>
    <w:rsid w:val="007335E9"/>
    <w:rsid w:val="0073397F"/>
    <w:rsid w:val="007366DF"/>
    <w:rsid w:val="00737863"/>
    <w:rsid w:val="007405B6"/>
    <w:rsid w:val="0074156B"/>
    <w:rsid w:val="00742963"/>
    <w:rsid w:val="00744E3A"/>
    <w:rsid w:val="00745CEA"/>
    <w:rsid w:val="00746C18"/>
    <w:rsid w:val="007503EE"/>
    <w:rsid w:val="00752DC3"/>
    <w:rsid w:val="00753490"/>
    <w:rsid w:val="0075491B"/>
    <w:rsid w:val="00756AE6"/>
    <w:rsid w:val="00756E28"/>
    <w:rsid w:val="00761D58"/>
    <w:rsid w:val="007628E4"/>
    <w:rsid w:val="0076529C"/>
    <w:rsid w:val="00765EE5"/>
    <w:rsid w:val="00766FE2"/>
    <w:rsid w:val="007677DA"/>
    <w:rsid w:val="0077466B"/>
    <w:rsid w:val="00776D1C"/>
    <w:rsid w:val="0078199F"/>
    <w:rsid w:val="00786221"/>
    <w:rsid w:val="00787DFA"/>
    <w:rsid w:val="00790AB5"/>
    <w:rsid w:val="00792062"/>
    <w:rsid w:val="00792D7C"/>
    <w:rsid w:val="00792F4C"/>
    <w:rsid w:val="007967B3"/>
    <w:rsid w:val="007A06AE"/>
    <w:rsid w:val="007A1BD6"/>
    <w:rsid w:val="007A4744"/>
    <w:rsid w:val="007A55B4"/>
    <w:rsid w:val="007A7039"/>
    <w:rsid w:val="007A77AC"/>
    <w:rsid w:val="007A7AAA"/>
    <w:rsid w:val="007B0D9C"/>
    <w:rsid w:val="007B3747"/>
    <w:rsid w:val="007B3772"/>
    <w:rsid w:val="007B557F"/>
    <w:rsid w:val="007B6873"/>
    <w:rsid w:val="007B6946"/>
    <w:rsid w:val="007B6BE3"/>
    <w:rsid w:val="007C063A"/>
    <w:rsid w:val="007C3679"/>
    <w:rsid w:val="007C6466"/>
    <w:rsid w:val="007C6BD5"/>
    <w:rsid w:val="007C6FF8"/>
    <w:rsid w:val="007D334B"/>
    <w:rsid w:val="007D46B2"/>
    <w:rsid w:val="007D6240"/>
    <w:rsid w:val="007D6611"/>
    <w:rsid w:val="007D7230"/>
    <w:rsid w:val="007E3DDB"/>
    <w:rsid w:val="007E497B"/>
    <w:rsid w:val="007E5E70"/>
    <w:rsid w:val="007E6874"/>
    <w:rsid w:val="007F012D"/>
    <w:rsid w:val="007F06F9"/>
    <w:rsid w:val="007F236B"/>
    <w:rsid w:val="007F2B41"/>
    <w:rsid w:val="007F2FA9"/>
    <w:rsid w:val="007F5511"/>
    <w:rsid w:val="007F62BA"/>
    <w:rsid w:val="00802927"/>
    <w:rsid w:val="0080473A"/>
    <w:rsid w:val="00806E32"/>
    <w:rsid w:val="00810463"/>
    <w:rsid w:val="00810C91"/>
    <w:rsid w:val="00811803"/>
    <w:rsid w:val="008210D6"/>
    <w:rsid w:val="0082236C"/>
    <w:rsid w:val="00823A12"/>
    <w:rsid w:val="00825190"/>
    <w:rsid w:val="008259AA"/>
    <w:rsid w:val="00825B32"/>
    <w:rsid w:val="008264AE"/>
    <w:rsid w:val="00827469"/>
    <w:rsid w:val="00831EBD"/>
    <w:rsid w:val="0083209B"/>
    <w:rsid w:val="008331C5"/>
    <w:rsid w:val="008331EC"/>
    <w:rsid w:val="008341F5"/>
    <w:rsid w:val="0083492C"/>
    <w:rsid w:val="00836338"/>
    <w:rsid w:val="00837D1D"/>
    <w:rsid w:val="008421E6"/>
    <w:rsid w:val="00842EB8"/>
    <w:rsid w:val="00844AA3"/>
    <w:rsid w:val="0084545E"/>
    <w:rsid w:val="0084564D"/>
    <w:rsid w:val="008467D0"/>
    <w:rsid w:val="00847CEF"/>
    <w:rsid w:val="008512C8"/>
    <w:rsid w:val="008526EC"/>
    <w:rsid w:val="008528CA"/>
    <w:rsid w:val="00853BD3"/>
    <w:rsid w:val="00856A2C"/>
    <w:rsid w:val="00856F59"/>
    <w:rsid w:val="00860BF0"/>
    <w:rsid w:val="00861B31"/>
    <w:rsid w:val="00862BB5"/>
    <w:rsid w:val="0086599E"/>
    <w:rsid w:val="00867571"/>
    <w:rsid w:val="00875D08"/>
    <w:rsid w:val="0088115A"/>
    <w:rsid w:val="00881407"/>
    <w:rsid w:val="0088390A"/>
    <w:rsid w:val="0088450F"/>
    <w:rsid w:val="008847B2"/>
    <w:rsid w:val="00884F3E"/>
    <w:rsid w:val="00884F74"/>
    <w:rsid w:val="00886753"/>
    <w:rsid w:val="00887FD8"/>
    <w:rsid w:val="008946E8"/>
    <w:rsid w:val="00894C14"/>
    <w:rsid w:val="00896551"/>
    <w:rsid w:val="008966E5"/>
    <w:rsid w:val="00896DFD"/>
    <w:rsid w:val="00896FEA"/>
    <w:rsid w:val="00897CE8"/>
    <w:rsid w:val="008A3544"/>
    <w:rsid w:val="008A59CB"/>
    <w:rsid w:val="008A6486"/>
    <w:rsid w:val="008B093D"/>
    <w:rsid w:val="008B270F"/>
    <w:rsid w:val="008B3322"/>
    <w:rsid w:val="008C17EF"/>
    <w:rsid w:val="008C25DB"/>
    <w:rsid w:val="008C2FE9"/>
    <w:rsid w:val="008C5651"/>
    <w:rsid w:val="008C67F6"/>
    <w:rsid w:val="008C68BE"/>
    <w:rsid w:val="008C7523"/>
    <w:rsid w:val="008D05A3"/>
    <w:rsid w:val="008D1AF5"/>
    <w:rsid w:val="008D3FF0"/>
    <w:rsid w:val="008D48CF"/>
    <w:rsid w:val="008E4EA0"/>
    <w:rsid w:val="008E76E2"/>
    <w:rsid w:val="008F069A"/>
    <w:rsid w:val="008F1A51"/>
    <w:rsid w:val="008F2F72"/>
    <w:rsid w:val="00904897"/>
    <w:rsid w:val="00904CA0"/>
    <w:rsid w:val="009065AB"/>
    <w:rsid w:val="00907193"/>
    <w:rsid w:val="00911888"/>
    <w:rsid w:val="009119D1"/>
    <w:rsid w:val="00912191"/>
    <w:rsid w:val="00912D80"/>
    <w:rsid w:val="0091491B"/>
    <w:rsid w:val="009154F7"/>
    <w:rsid w:val="00916110"/>
    <w:rsid w:val="00916837"/>
    <w:rsid w:val="00916C42"/>
    <w:rsid w:val="00916DCB"/>
    <w:rsid w:val="00917275"/>
    <w:rsid w:val="00920E19"/>
    <w:rsid w:val="00924907"/>
    <w:rsid w:val="00925730"/>
    <w:rsid w:val="009267C0"/>
    <w:rsid w:val="0093005D"/>
    <w:rsid w:val="0093018C"/>
    <w:rsid w:val="00930B65"/>
    <w:rsid w:val="0093119F"/>
    <w:rsid w:val="00933F42"/>
    <w:rsid w:val="00934C39"/>
    <w:rsid w:val="00935B8E"/>
    <w:rsid w:val="00941D9F"/>
    <w:rsid w:val="009420A8"/>
    <w:rsid w:val="00951237"/>
    <w:rsid w:val="0095203B"/>
    <w:rsid w:val="00955944"/>
    <w:rsid w:val="00956630"/>
    <w:rsid w:val="00964642"/>
    <w:rsid w:val="009673AA"/>
    <w:rsid w:val="00970C92"/>
    <w:rsid w:val="00984CC9"/>
    <w:rsid w:val="00985A3C"/>
    <w:rsid w:val="0099210E"/>
    <w:rsid w:val="0099246A"/>
    <w:rsid w:val="00993677"/>
    <w:rsid w:val="00996539"/>
    <w:rsid w:val="0099791F"/>
    <w:rsid w:val="009A0FE0"/>
    <w:rsid w:val="009A22AA"/>
    <w:rsid w:val="009A7EB5"/>
    <w:rsid w:val="009B0C3D"/>
    <w:rsid w:val="009B0EAA"/>
    <w:rsid w:val="009B1A0D"/>
    <w:rsid w:val="009B2587"/>
    <w:rsid w:val="009B2784"/>
    <w:rsid w:val="009B2D24"/>
    <w:rsid w:val="009B3239"/>
    <w:rsid w:val="009B4E39"/>
    <w:rsid w:val="009B5917"/>
    <w:rsid w:val="009C142A"/>
    <w:rsid w:val="009C4278"/>
    <w:rsid w:val="009C4C3D"/>
    <w:rsid w:val="009C6C27"/>
    <w:rsid w:val="009D27EC"/>
    <w:rsid w:val="009D4198"/>
    <w:rsid w:val="009D44A8"/>
    <w:rsid w:val="009E026B"/>
    <w:rsid w:val="009E188B"/>
    <w:rsid w:val="009E24FF"/>
    <w:rsid w:val="009E253F"/>
    <w:rsid w:val="009E2BB6"/>
    <w:rsid w:val="009E4C5B"/>
    <w:rsid w:val="009F4339"/>
    <w:rsid w:val="009F65CD"/>
    <w:rsid w:val="009F6EBC"/>
    <w:rsid w:val="009F7251"/>
    <w:rsid w:val="00A008FD"/>
    <w:rsid w:val="00A00F7A"/>
    <w:rsid w:val="00A023F8"/>
    <w:rsid w:val="00A02755"/>
    <w:rsid w:val="00A047DF"/>
    <w:rsid w:val="00A071A8"/>
    <w:rsid w:val="00A15C00"/>
    <w:rsid w:val="00A15EFE"/>
    <w:rsid w:val="00A21EE8"/>
    <w:rsid w:val="00A26EA0"/>
    <w:rsid w:val="00A27395"/>
    <w:rsid w:val="00A27B84"/>
    <w:rsid w:val="00A31467"/>
    <w:rsid w:val="00A32AA5"/>
    <w:rsid w:val="00A32D5F"/>
    <w:rsid w:val="00A3650D"/>
    <w:rsid w:val="00A415F3"/>
    <w:rsid w:val="00A455BA"/>
    <w:rsid w:val="00A46C28"/>
    <w:rsid w:val="00A52543"/>
    <w:rsid w:val="00A546FD"/>
    <w:rsid w:val="00A56517"/>
    <w:rsid w:val="00A602A8"/>
    <w:rsid w:val="00A60529"/>
    <w:rsid w:val="00A61C42"/>
    <w:rsid w:val="00A64C53"/>
    <w:rsid w:val="00A64D1A"/>
    <w:rsid w:val="00A65B96"/>
    <w:rsid w:val="00A70337"/>
    <w:rsid w:val="00A71599"/>
    <w:rsid w:val="00A72BF0"/>
    <w:rsid w:val="00A764C1"/>
    <w:rsid w:val="00A80559"/>
    <w:rsid w:val="00A80ACB"/>
    <w:rsid w:val="00A82489"/>
    <w:rsid w:val="00A829B6"/>
    <w:rsid w:val="00A82A88"/>
    <w:rsid w:val="00A86E99"/>
    <w:rsid w:val="00A8702B"/>
    <w:rsid w:val="00A91796"/>
    <w:rsid w:val="00A9438C"/>
    <w:rsid w:val="00A96E35"/>
    <w:rsid w:val="00A97BFC"/>
    <w:rsid w:val="00AA02E2"/>
    <w:rsid w:val="00AA1E80"/>
    <w:rsid w:val="00AA5822"/>
    <w:rsid w:val="00AB099E"/>
    <w:rsid w:val="00AB3A9E"/>
    <w:rsid w:val="00AB78E8"/>
    <w:rsid w:val="00AB7AA2"/>
    <w:rsid w:val="00AC56D2"/>
    <w:rsid w:val="00AC6484"/>
    <w:rsid w:val="00AC7448"/>
    <w:rsid w:val="00AD0F59"/>
    <w:rsid w:val="00AD3EDB"/>
    <w:rsid w:val="00AD517A"/>
    <w:rsid w:val="00AD72F6"/>
    <w:rsid w:val="00AE641A"/>
    <w:rsid w:val="00AF0283"/>
    <w:rsid w:val="00AF1BC8"/>
    <w:rsid w:val="00AF2855"/>
    <w:rsid w:val="00AF30B9"/>
    <w:rsid w:val="00AF57D1"/>
    <w:rsid w:val="00B00293"/>
    <w:rsid w:val="00B010F9"/>
    <w:rsid w:val="00B0441B"/>
    <w:rsid w:val="00B059EF"/>
    <w:rsid w:val="00B06FA0"/>
    <w:rsid w:val="00B07770"/>
    <w:rsid w:val="00B0799F"/>
    <w:rsid w:val="00B102E8"/>
    <w:rsid w:val="00B13CBA"/>
    <w:rsid w:val="00B14136"/>
    <w:rsid w:val="00B151AD"/>
    <w:rsid w:val="00B160DB"/>
    <w:rsid w:val="00B20573"/>
    <w:rsid w:val="00B20CFD"/>
    <w:rsid w:val="00B23A1C"/>
    <w:rsid w:val="00B27EA3"/>
    <w:rsid w:val="00B324E0"/>
    <w:rsid w:val="00B36FFE"/>
    <w:rsid w:val="00B408AF"/>
    <w:rsid w:val="00B40E87"/>
    <w:rsid w:val="00B44C13"/>
    <w:rsid w:val="00B47000"/>
    <w:rsid w:val="00B509DB"/>
    <w:rsid w:val="00B51F7A"/>
    <w:rsid w:val="00B51FD3"/>
    <w:rsid w:val="00B571CD"/>
    <w:rsid w:val="00B610FD"/>
    <w:rsid w:val="00B61335"/>
    <w:rsid w:val="00B61E68"/>
    <w:rsid w:val="00B61F66"/>
    <w:rsid w:val="00B6424F"/>
    <w:rsid w:val="00B64740"/>
    <w:rsid w:val="00B6514C"/>
    <w:rsid w:val="00B65A21"/>
    <w:rsid w:val="00B65FBE"/>
    <w:rsid w:val="00B671C4"/>
    <w:rsid w:val="00B76590"/>
    <w:rsid w:val="00B8339F"/>
    <w:rsid w:val="00B84181"/>
    <w:rsid w:val="00B864C2"/>
    <w:rsid w:val="00B92612"/>
    <w:rsid w:val="00B93762"/>
    <w:rsid w:val="00B94A1A"/>
    <w:rsid w:val="00B94EA9"/>
    <w:rsid w:val="00B97D7D"/>
    <w:rsid w:val="00BA01F4"/>
    <w:rsid w:val="00BA0AA0"/>
    <w:rsid w:val="00BA2AE8"/>
    <w:rsid w:val="00BA3053"/>
    <w:rsid w:val="00BA34A0"/>
    <w:rsid w:val="00BA51C4"/>
    <w:rsid w:val="00BA58C9"/>
    <w:rsid w:val="00BA6243"/>
    <w:rsid w:val="00BB07F4"/>
    <w:rsid w:val="00BB08EC"/>
    <w:rsid w:val="00BB46A2"/>
    <w:rsid w:val="00BB587B"/>
    <w:rsid w:val="00BB6098"/>
    <w:rsid w:val="00BC006C"/>
    <w:rsid w:val="00BC11DE"/>
    <w:rsid w:val="00BC17AA"/>
    <w:rsid w:val="00BC4A49"/>
    <w:rsid w:val="00BC6558"/>
    <w:rsid w:val="00BD496A"/>
    <w:rsid w:val="00BD75EC"/>
    <w:rsid w:val="00BE24FE"/>
    <w:rsid w:val="00BE30E9"/>
    <w:rsid w:val="00BE387C"/>
    <w:rsid w:val="00BE444F"/>
    <w:rsid w:val="00BE6128"/>
    <w:rsid w:val="00BE6D5F"/>
    <w:rsid w:val="00BF4760"/>
    <w:rsid w:val="00BF5B9A"/>
    <w:rsid w:val="00BF6098"/>
    <w:rsid w:val="00BF6153"/>
    <w:rsid w:val="00C03DA3"/>
    <w:rsid w:val="00C05014"/>
    <w:rsid w:val="00C05E32"/>
    <w:rsid w:val="00C07E3F"/>
    <w:rsid w:val="00C07E8F"/>
    <w:rsid w:val="00C10500"/>
    <w:rsid w:val="00C11FA1"/>
    <w:rsid w:val="00C153E4"/>
    <w:rsid w:val="00C15D88"/>
    <w:rsid w:val="00C1615A"/>
    <w:rsid w:val="00C16227"/>
    <w:rsid w:val="00C22171"/>
    <w:rsid w:val="00C2267B"/>
    <w:rsid w:val="00C263F9"/>
    <w:rsid w:val="00C26D7F"/>
    <w:rsid w:val="00C2789B"/>
    <w:rsid w:val="00C279F7"/>
    <w:rsid w:val="00C27BC1"/>
    <w:rsid w:val="00C32293"/>
    <w:rsid w:val="00C351A5"/>
    <w:rsid w:val="00C419AC"/>
    <w:rsid w:val="00C41AA6"/>
    <w:rsid w:val="00C42CE5"/>
    <w:rsid w:val="00C4560E"/>
    <w:rsid w:val="00C45800"/>
    <w:rsid w:val="00C51A90"/>
    <w:rsid w:val="00C51FA4"/>
    <w:rsid w:val="00C52082"/>
    <w:rsid w:val="00C529A4"/>
    <w:rsid w:val="00C534FD"/>
    <w:rsid w:val="00C54AAF"/>
    <w:rsid w:val="00C56E2B"/>
    <w:rsid w:val="00C57735"/>
    <w:rsid w:val="00C61E48"/>
    <w:rsid w:val="00C65730"/>
    <w:rsid w:val="00C669B4"/>
    <w:rsid w:val="00C66C29"/>
    <w:rsid w:val="00C67845"/>
    <w:rsid w:val="00C705F4"/>
    <w:rsid w:val="00C71954"/>
    <w:rsid w:val="00C72490"/>
    <w:rsid w:val="00C73BD4"/>
    <w:rsid w:val="00C73D1E"/>
    <w:rsid w:val="00C7447A"/>
    <w:rsid w:val="00C74663"/>
    <w:rsid w:val="00C81374"/>
    <w:rsid w:val="00C847A4"/>
    <w:rsid w:val="00C84E45"/>
    <w:rsid w:val="00C867A2"/>
    <w:rsid w:val="00C86D55"/>
    <w:rsid w:val="00C933F8"/>
    <w:rsid w:val="00C93A02"/>
    <w:rsid w:val="00CA06F7"/>
    <w:rsid w:val="00CA7013"/>
    <w:rsid w:val="00CB27EB"/>
    <w:rsid w:val="00CB3F23"/>
    <w:rsid w:val="00CB4551"/>
    <w:rsid w:val="00CB4D52"/>
    <w:rsid w:val="00CB79ED"/>
    <w:rsid w:val="00CC08FD"/>
    <w:rsid w:val="00CC1473"/>
    <w:rsid w:val="00CC2B25"/>
    <w:rsid w:val="00CC3325"/>
    <w:rsid w:val="00CC487A"/>
    <w:rsid w:val="00CD3C49"/>
    <w:rsid w:val="00CD4BDA"/>
    <w:rsid w:val="00CD53B6"/>
    <w:rsid w:val="00CE0ACE"/>
    <w:rsid w:val="00CE4EE8"/>
    <w:rsid w:val="00CE4F57"/>
    <w:rsid w:val="00CE710F"/>
    <w:rsid w:val="00CE7417"/>
    <w:rsid w:val="00CF0B1D"/>
    <w:rsid w:val="00CF226C"/>
    <w:rsid w:val="00CF409D"/>
    <w:rsid w:val="00CF4963"/>
    <w:rsid w:val="00CF688F"/>
    <w:rsid w:val="00D01441"/>
    <w:rsid w:val="00D02B93"/>
    <w:rsid w:val="00D03F78"/>
    <w:rsid w:val="00D07AFA"/>
    <w:rsid w:val="00D11579"/>
    <w:rsid w:val="00D12721"/>
    <w:rsid w:val="00D13BA0"/>
    <w:rsid w:val="00D1501B"/>
    <w:rsid w:val="00D15400"/>
    <w:rsid w:val="00D17B81"/>
    <w:rsid w:val="00D267F3"/>
    <w:rsid w:val="00D27B0B"/>
    <w:rsid w:val="00D3177C"/>
    <w:rsid w:val="00D31905"/>
    <w:rsid w:val="00D326B4"/>
    <w:rsid w:val="00D340FE"/>
    <w:rsid w:val="00D41CA6"/>
    <w:rsid w:val="00D449F3"/>
    <w:rsid w:val="00D4636D"/>
    <w:rsid w:val="00D46DB9"/>
    <w:rsid w:val="00D50B9D"/>
    <w:rsid w:val="00D5293E"/>
    <w:rsid w:val="00D532E6"/>
    <w:rsid w:val="00D5398A"/>
    <w:rsid w:val="00D5502A"/>
    <w:rsid w:val="00D5693E"/>
    <w:rsid w:val="00D67013"/>
    <w:rsid w:val="00D70695"/>
    <w:rsid w:val="00D70DD4"/>
    <w:rsid w:val="00D7168E"/>
    <w:rsid w:val="00D721A4"/>
    <w:rsid w:val="00D80B58"/>
    <w:rsid w:val="00D81D99"/>
    <w:rsid w:val="00D866E2"/>
    <w:rsid w:val="00D91B62"/>
    <w:rsid w:val="00D931B2"/>
    <w:rsid w:val="00D9370A"/>
    <w:rsid w:val="00D945B9"/>
    <w:rsid w:val="00D95609"/>
    <w:rsid w:val="00DA4A55"/>
    <w:rsid w:val="00DA5258"/>
    <w:rsid w:val="00DA69C7"/>
    <w:rsid w:val="00DB191E"/>
    <w:rsid w:val="00DB3526"/>
    <w:rsid w:val="00DB4C02"/>
    <w:rsid w:val="00DB6480"/>
    <w:rsid w:val="00DB7D0E"/>
    <w:rsid w:val="00DC051C"/>
    <w:rsid w:val="00DC085B"/>
    <w:rsid w:val="00DC0DEE"/>
    <w:rsid w:val="00DC167A"/>
    <w:rsid w:val="00DC3614"/>
    <w:rsid w:val="00DC4B19"/>
    <w:rsid w:val="00DC7CFF"/>
    <w:rsid w:val="00DD0A98"/>
    <w:rsid w:val="00DD2F4A"/>
    <w:rsid w:val="00DE60EB"/>
    <w:rsid w:val="00DE7829"/>
    <w:rsid w:val="00DF0394"/>
    <w:rsid w:val="00DF0ABB"/>
    <w:rsid w:val="00DF161B"/>
    <w:rsid w:val="00DF26BA"/>
    <w:rsid w:val="00DF3723"/>
    <w:rsid w:val="00DF3901"/>
    <w:rsid w:val="00E01554"/>
    <w:rsid w:val="00E02178"/>
    <w:rsid w:val="00E02CE4"/>
    <w:rsid w:val="00E0459D"/>
    <w:rsid w:val="00E0469A"/>
    <w:rsid w:val="00E05EB1"/>
    <w:rsid w:val="00E13083"/>
    <w:rsid w:val="00E16517"/>
    <w:rsid w:val="00E16CE3"/>
    <w:rsid w:val="00E21239"/>
    <w:rsid w:val="00E25F04"/>
    <w:rsid w:val="00E3371D"/>
    <w:rsid w:val="00E3406C"/>
    <w:rsid w:val="00E379A7"/>
    <w:rsid w:val="00E4039B"/>
    <w:rsid w:val="00E5048F"/>
    <w:rsid w:val="00E50EE2"/>
    <w:rsid w:val="00E51C96"/>
    <w:rsid w:val="00E529AE"/>
    <w:rsid w:val="00E5388A"/>
    <w:rsid w:val="00E53C6F"/>
    <w:rsid w:val="00E56596"/>
    <w:rsid w:val="00E56599"/>
    <w:rsid w:val="00E57326"/>
    <w:rsid w:val="00E57536"/>
    <w:rsid w:val="00E57984"/>
    <w:rsid w:val="00E60011"/>
    <w:rsid w:val="00E61ED7"/>
    <w:rsid w:val="00E63138"/>
    <w:rsid w:val="00E654B9"/>
    <w:rsid w:val="00E713E1"/>
    <w:rsid w:val="00E72E1D"/>
    <w:rsid w:val="00E74F0E"/>
    <w:rsid w:val="00E7631C"/>
    <w:rsid w:val="00E811DF"/>
    <w:rsid w:val="00E85900"/>
    <w:rsid w:val="00E869C8"/>
    <w:rsid w:val="00E873CB"/>
    <w:rsid w:val="00E8745B"/>
    <w:rsid w:val="00E90B60"/>
    <w:rsid w:val="00E90ECA"/>
    <w:rsid w:val="00E91CD7"/>
    <w:rsid w:val="00E92E4F"/>
    <w:rsid w:val="00E946FE"/>
    <w:rsid w:val="00E960B0"/>
    <w:rsid w:val="00E97BA8"/>
    <w:rsid w:val="00EA0840"/>
    <w:rsid w:val="00EA0C53"/>
    <w:rsid w:val="00EA2C1F"/>
    <w:rsid w:val="00EA5107"/>
    <w:rsid w:val="00EA5AE7"/>
    <w:rsid w:val="00EA660B"/>
    <w:rsid w:val="00EB1659"/>
    <w:rsid w:val="00EB3A04"/>
    <w:rsid w:val="00EB77E5"/>
    <w:rsid w:val="00EC16BA"/>
    <w:rsid w:val="00EC289C"/>
    <w:rsid w:val="00EC3466"/>
    <w:rsid w:val="00ED1BD1"/>
    <w:rsid w:val="00ED2E71"/>
    <w:rsid w:val="00ED47DC"/>
    <w:rsid w:val="00ED759E"/>
    <w:rsid w:val="00EE14A5"/>
    <w:rsid w:val="00EE15F7"/>
    <w:rsid w:val="00EE3D54"/>
    <w:rsid w:val="00EE3EB9"/>
    <w:rsid w:val="00EE4313"/>
    <w:rsid w:val="00EE5075"/>
    <w:rsid w:val="00EE6A34"/>
    <w:rsid w:val="00EE6D53"/>
    <w:rsid w:val="00EF19EB"/>
    <w:rsid w:val="00EF51EC"/>
    <w:rsid w:val="00EF5A52"/>
    <w:rsid w:val="00EF77F4"/>
    <w:rsid w:val="00F01CBC"/>
    <w:rsid w:val="00F03897"/>
    <w:rsid w:val="00F04889"/>
    <w:rsid w:val="00F060E8"/>
    <w:rsid w:val="00F07222"/>
    <w:rsid w:val="00F10437"/>
    <w:rsid w:val="00F11535"/>
    <w:rsid w:val="00F21EEE"/>
    <w:rsid w:val="00F2358A"/>
    <w:rsid w:val="00F24923"/>
    <w:rsid w:val="00F279D5"/>
    <w:rsid w:val="00F27CAA"/>
    <w:rsid w:val="00F34C8A"/>
    <w:rsid w:val="00F34E44"/>
    <w:rsid w:val="00F4098A"/>
    <w:rsid w:val="00F41847"/>
    <w:rsid w:val="00F42E0E"/>
    <w:rsid w:val="00F45E30"/>
    <w:rsid w:val="00F51C7A"/>
    <w:rsid w:val="00F52B69"/>
    <w:rsid w:val="00F542A6"/>
    <w:rsid w:val="00F56164"/>
    <w:rsid w:val="00F562EF"/>
    <w:rsid w:val="00F563E9"/>
    <w:rsid w:val="00F56E5C"/>
    <w:rsid w:val="00F57339"/>
    <w:rsid w:val="00F62E5A"/>
    <w:rsid w:val="00F65861"/>
    <w:rsid w:val="00F716A1"/>
    <w:rsid w:val="00F72D42"/>
    <w:rsid w:val="00F7594D"/>
    <w:rsid w:val="00F75E19"/>
    <w:rsid w:val="00F7616D"/>
    <w:rsid w:val="00F76E99"/>
    <w:rsid w:val="00F81D52"/>
    <w:rsid w:val="00F821D6"/>
    <w:rsid w:val="00F825FC"/>
    <w:rsid w:val="00F8469F"/>
    <w:rsid w:val="00F84BEB"/>
    <w:rsid w:val="00F85141"/>
    <w:rsid w:val="00F85741"/>
    <w:rsid w:val="00F85ADD"/>
    <w:rsid w:val="00F85B42"/>
    <w:rsid w:val="00F867E2"/>
    <w:rsid w:val="00F90440"/>
    <w:rsid w:val="00F90C75"/>
    <w:rsid w:val="00F931DC"/>
    <w:rsid w:val="00F93567"/>
    <w:rsid w:val="00F9444F"/>
    <w:rsid w:val="00F947E1"/>
    <w:rsid w:val="00F95CA2"/>
    <w:rsid w:val="00F96C9A"/>
    <w:rsid w:val="00F974FF"/>
    <w:rsid w:val="00F976FD"/>
    <w:rsid w:val="00FA2555"/>
    <w:rsid w:val="00FA26FF"/>
    <w:rsid w:val="00FA3371"/>
    <w:rsid w:val="00FA36C9"/>
    <w:rsid w:val="00FA4599"/>
    <w:rsid w:val="00FA53D4"/>
    <w:rsid w:val="00FA66ED"/>
    <w:rsid w:val="00FB02F0"/>
    <w:rsid w:val="00FB05DF"/>
    <w:rsid w:val="00FB0C0B"/>
    <w:rsid w:val="00FB1A20"/>
    <w:rsid w:val="00FB2EDE"/>
    <w:rsid w:val="00FB35C2"/>
    <w:rsid w:val="00FB7C96"/>
    <w:rsid w:val="00FC0550"/>
    <w:rsid w:val="00FC0A66"/>
    <w:rsid w:val="00FC19C2"/>
    <w:rsid w:val="00FC22E7"/>
    <w:rsid w:val="00FC5C91"/>
    <w:rsid w:val="00FC632D"/>
    <w:rsid w:val="00FC636E"/>
    <w:rsid w:val="00FC70F6"/>
    <w:rsid w:val="00FC755F"/>
    <w:rsid w:val="00FD1A27"/>
    <w:rsid w:val="00FD33D7"/>
    <w:rsid w:val="00FD61FA"/>
    <w:rsid w:val="00FE44AD"/>
    <w:rsid w:val="00FE687A"/>
    <w:rsid w:val="00FE6900"/>
    <w:rsid w:val="00FE70FC"/>
    <w:rsid w:val="00FF02D9"/>
    <w:rsid w:val="00FF0DD0"/>
    <w:rsid w:val="00FF0F4D"/>
    <w:rsid w:val="00FF0FA2"/>
    <w:rsid w:val="00FF41B8"/>
    <w:rsid w:val="00FF6463"/>
    <w:rsid w:val="00FF6B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4750F9"/>
  <w15:docId w15:val="{3F68A35C-ED3B-477D-8D72-1FC1E732F5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1"/>
    <w:qFormat/>
    <w:rsid w:val="00610AE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B160D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semiHidden/>
    <w:unhideWhenUsed/>
    <w:qFormat/>
    <w:rsid w:val="00B160D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link w:val="Heading4Char"/>
    <w:uiPriority w:val="9"/>
    <w:qFormat/>
    <w:rsid w:val="00BE24FE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610AE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BE24FE"/>
    <w:rPr>
      <w:rFonts w:ascii="Times New Roman" w:eastAsia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8421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Body of text,skripsi,spasi 2 taiiii,Body Text Char1,Char Char2,List Paragraph2,List Paragraph1,Heading 10,Heading 2 new,Body 1,parapraph,kepala,KhusBay,Colorful List - Accent 11,rpp3,Medium Grid 1 - Accent 21,Body of text+1,Body of text+2"/>
    <w:basedOn w:val="Normal"/>
    <w:link w:val="ListParagraphChar"/>
    <w:uiPriority w:val="34"/>
    <w:qFormat/>
    <w:rsid w:val="00E53C6F"/>
    <w:pPr>
      <w:ind w:left="720"/>
      <w:contextualSpacing/>
    </w:pPr>
  </w:style>
  <w:style w:type="character" w:customStyle="1" w:styleId="ListParagraphChar">
    <w:name w:val="List Paragraph Char"/>
    <w:aliases w:val="Body of text Char,skripsi Char,spasi 2 taiiii Char,Body Text Char1 Char,Char Char2 Char,List Paragraph2 Char,List Paragraph1 Char,Heading 10 Char,Heading 2 new Char,Body 1 Char,parapraph Char,kepala Char,KhusBay Char,rpp3 Char"/>
    <w:link w:val="ListParagraph"/>
    <w:uiPriority w:val="34"/>
    <w:qFormat/>
    <w:locked/>
    <w:rsid w:val="003627AF"/>
  </w:style>
  <w:style w:type="paragraph" w:styleId="BalloonText">
    <w:name w:val="Balloon Text"/>
    <w:basedOn w:val="Normal"/>
    <w:link w:val="BalloonTextChar"/>
    <w:uiPriority w:val="99"/>
    <w:unhideWhenUsed/>
    <w:rsid w:val="0037402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374029"/>
    <w:rPr>
      <w:rFonts w:ascii="Tahoma" w:hAnsi="Tahoma" w:cs="Tahoma"/>
      <w:sz w:val="16"/>
      <w:szCs w:val="16"/>
    </w:rPr>
  </w:style>
  <w:style w:type="character" w:styleId="Strong">
    <w:name w:val="Strong"/>
    <w:basedOn w:val="DefaultParagraphFont"/>
    <w:uiPriority w:val="22"/>
    <w:qFormat/>
    <w:rsid w:val="00BE24F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BE24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4ACD"/>
  </w:style>
  <w:style w:type="paragraph" w:styleId="Footer">
    <w:name w:val="footer"/>
    <w:basedOn w:val="Normal"/>
    <w:link w:val="FooterChar"/>
    <w:uiPriority w:val="99"/>
    <w:unhideWhenUsed/>
    <w:rsid w:val="00284A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4ACD"/>
  </w:style>
  <w:style w:type="character" w:styleId="CommentReference">
    <w:name w:val="annotation reference"/>
    <w:basedOn w:val="DefaultParagraphFont"/>
    <w:uiPriority w:val="99"/>
    <w:semiHidden/>
    <w:unhideWhenUsed/>
    <w:rsid w:val="00DC4B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4B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4B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4B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4B19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41D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41D9F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941D9F"/>
  </w:style>
  <w:style w:type="character" w:customStyle="1" w:styleId="markedcontent">
    <w:name w:val="markedcontent"/>
    <w:basedOn w:val="DefaultParagraphFont"/>
    <w:rsid w:val="00D01441"/>
  </w:style>
  <w:style w:type="character" w:styleId="Hyperlink">
    <w:name w:val="Hyperlink"/>
    <w:basedOn w:val="DefaultParagraphFont"/>
    <w:uiPriority w:val="99"/>
    <w:unhideWhenUsed/>
    <w:rsid w:val="00610AE4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610AE4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610AE4"/>
    <w:pPr>
      <w:tabs>
        <w:tab w:val="right" w:leader="dot" w:pos="9016"/>
      </w:tabs>
      <w:spacing w:after="100" w:line="408" w:lineRule="auto"/>
    </w:pPr>
    <w:rPr>
      <w:lang w:val="en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220"/>
    </w:pPr>
    <w:rPr>
      <w:lang w:val="en-ID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610AE4"/>
    <w:pPr>
      <w:spacing w:after="100" w:line="259" w:lineRule="auto"/>
      <w:ind w:left="440"/>
    </w:pPr>
    <w:rPr>
      <w:lang w:val="en-ID"/>
    </w:rPr>
  </w:style>
  <w:style w:type="character" w:styleId="LineNumber">
    <w:name w:val="line number"/>
    <w:basedOn w:val="DefaultParagraphFont"/>
    <w:uiPriority w:val="99"/>
    <w:semiHidden/>
    <w:unhideWhenUsed/>
    <w:rsid w:val="00323CBE"/>
  </w:style>
  <w:style w:type="paragraph" w:styleId="BodyText">
    <w:name w:val="Body Text"/>
    <w:basedOn w:val="Normal"/>
    <w:link w:val="BodyTextChar"/>
    <w:uiPriority w:val="1"/>
    <w:qFormat/>
    <w:rsid w:val="00842EB8"/>
    <w:pPr>
      <w:widowControl w:val="0"/>
      <w:autoSpaceDE w:val="0"/>
      <w:autoSpaceDN w:val="0"/>
      <w:spacing w:after="0" w:line="240" w:lineRule="auto"/>
      <w:ind w:left="686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42EB8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842EB8"/>
    <w:pPr>
      <w:widowControl w:val="0"/>
      <w:autoSpaceDE w:val="0"/>
      <w:autoSpaceDN w:val="0"/>
      <w:spacing w:after="0" w:line="240" w:lineRule="auto"/>
      <w:ind w:left="107"/>
      <w:jc w:val="both"/>
    </w:pPr>
    <w:rPr>
      <w:rFonts w:ascii="Times New Roman" w:eastAsia="Times New Roman" w:hAnsi="Times New Roman" w:cs="Times New Roman"/>
    </w:rPr>
  </w:style>
  <w:style w:type="paragraph" w:customStyle="1" w:styleId="Default">
    <w:name w:val="Default"/>
    <w:rsid w:val="003D118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8467D0"/>
    <w:rPr>
      <w:color w:val="954F72"/>
      <w:u w:val="single"/>
    </w:rPr>
  </w:style>
  <w:style w:type="paragraph" w:customStyle="1" w:styleId="msonormal0">
    <w:name w:val="msonormal"/>
    <w:basedOn w:val="Normal"/>
    <w:rsid w:val="008467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8467D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3">
    <w:name w:val="xl73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u w:val="single"/>
    </w:rPr>
  </w:style>
  <w:style w:type="paragraph" w:customStyle="1" w:styleId="xl74">
    <w:name w:val="xl74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75">
    <w:name w:val="xl75"/>
    <w:basedOn w:val="Normal"/>
    <w:rsid w:val="008467D0"/>
    <w:pPr>
      <w:pBdr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Normal"/>
    <w:rsid w:val="008467D0"/>
    <w:pPr>
      <w:pBdr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7">
    <w:name w:val="xl77"/>
    <w:basedOn w:val="Normal"/>
    <w:rsid w:val="008467D0"/>
    <w:pPr>
      <w:pBdr>
        <w:top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8">
    <w:name w:val="xl78"/>
    <w:basedOn w:val="Normal"/>
    <w:rsid w:val="008467D0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9">
    <w:name w:val="xl79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0">
    <w:name w:val="xl80"/>
    <w:basedOn w:val="Normal"/>
    <w:rsid w:val="008467D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8467D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9"/>
    <w:rsid w:val="00B160D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B160D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personname">
    <w:name w:val="person_name"/>
    <w:basedOn w:val="DefaultParagraphFont"/>
    <w:rsid w:val="00B160DB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160DB"/>
    <w:rPr>
      <w:rFonts w:ascii="Times New Roman" w:eastAsia="Times New Roman" w:hAnsi="Times New Roman" w:cs="Times New Roman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160D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1">
    <w:name w:val="Endnote Text Char1"/>
    <w:basedOn w:val="DefaultParagraphFont"/>
    <w:uiPriority w:val="99"/>
    <w:semiHidden/>
    <w:rsid w:val="00B160DB"/>
    <w:rPr>
      <w:sz w:val="20"/>
      <w:szCs w:val="20"/>
    </w:rPr>
  </w:style>
  <w:style w:type="character" w:customStyle="1" w:styleId="TitleChar">
    <w:name w:val="Title Char"/>
    <w:basedOn w:val="DefaultParagraphFont"/>
    <w:link w:val="Title"/>
    <w:rsid w:val="00B160DB"/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paragraph" w:styleId="Title">
    <w:name w:val="Title"/>
    <w:basedOn w:val="Normal"/>
    <w:next w:val="Normal"/>
    <w:link w:val="TitleChar"/>
    <w:qFormat/>
    <w:rsid w:val="00B160DB"/>
    <w:pPr>
      <w:suppressAutoHyphens/>
      <w:spacing w:after="0" w:line="36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val="en-AU" w:eastAsia="ar-SA"/>
    </w:rPr>
  </w:style>
  <w:style w:type="character" w:customStyle="1" w:styleId="TitleChar1">
    <w:name w:val="Title Char1"/>
    <w:basedOn w:val="DefaultParagraphFont"/>
    <w:uiPriority w:val="10"/>
    <w:rsid w:val="00B160D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odyTextIndentChar">
    <w:name w:val="Body Text Indent Char"/>
    <w:basedOn w:val="DefaultParagraphFont"/>
    <w:link w:val="BodyTextIndent"/>
    <w:semiHidden/>
    <w:rsid w:val="00B160DB"/>
    <w:rPr>
      <w:rFonts w:ascii="Calibri" w:eastAsia="Calibri" w:hAnsi="Calibri" w:cs="Times New Roman"/>
      <w:lang w:val="id-ID"/>
    </w:rPr>
  </w:style>
  <w:style w:type="paragraph" w:styleId="BodyTextIndent">
    <w:name w:val="Body Text Indent"/>
    <w:basedOn w:val="Normal"/>
    <w:link w:val="BodyTextIndent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Char1">
    <w:name w:val="Body Text Indent Char1"/>
    <w:basedOn w:val="DefaultParagraphFont"/>
    <w:uiPriority w:val="99"/>
    <w:semiHidden/>
    <w:rsid w:val="00B160DB"/>
  </w:style>
  <w:style w:type="character" w:customStyle="1" w:styleId="BodyTextIndent2Char">
    <w:name w:val="Body Text Indent 2 Char"/>
    <w:basedOn w:val="DefaultParagraphFont"/>
    <w:link w:val="BodyTextIndent2"/>
    <w:semiHidden/>
    <w:rsid w:val="00B160DB"/>
    <w:rPr>
      <w:rFonts w:ascii="Calibri" w:eastAsia="Calibri" w:hAnsi="Calibri" w:cs="Times New Roman"/>
      <w:lang w:val="id-ID"/>
    </w:rPr>
  </w:style>
  <w:style w:type="paragraph" w:styleId="BodyTextIndent2">
    <w:name w:val="Body Text Indent 2"/>
    <w:basedOn w:val="Normal"/>
    <w:link w:val="BodyTextIndent2Char"/>
    <w:semiHidden/>
    <w:unhideWhenUsed/>
    <w:rsid w:val="00B160DB"/>
    <w:pPr>
      <w:spacing w:after="120" w:line="480" w:lineRule="auto"/>
      <w:ind w:left="360"/>
    </w:pPr>
    <w:rPr>
      <w:rFonts w:ascii="Calibri" w:eastAsia="Calibri" w:hAnsi="Calibri" w:cs="Times New Roman"/>
      <w:lang w:val="id-ID"/>
    </w:rPr>
  </w:style>
  <w:style w:type="character" w:customStyle="1" w:styleId="BodyTextIndent2Char1">
    <w:name w:val="Body Text Indent 2 Char1"/>
    <w:basedOn w:val="DefaultParagraphFont"/>
    <w:uiPriority w:val="99"/>
    <w:semiHidden/>
    <w:rsid w:val="00B160DB"/>
  </w:style>
  <w:style w:type="character" w:customStyle="1" w:styleId="BodyTextIndent3Char">
    <w:name w:val="Body Text Indent 3 Char"/>
    <w:basedOn w:val="DefaultParagraphFont"/>
    <w:link w:val="BodyTextIndent3"/>
    <w:semiHidden/>
    <w:rsid w:val="00B160DB"/>
    <w:rPr>
      <w:rFonts w:ascii="Calibri" w:eastAsia="Calibri" w:hAnsi="Calibri" w:cs="Times New Roman"/>
      <w:sz w:val="16"/>
      <w:szCs w:val="16"/>
      <w:lang w:val="id-ID"/>
    </w:rPr>
  </w:style>
  <w:style w:type="paragraph" w:styleId="BodyTextIndent3">
    <w:name w:val="Body Text Indent 3"/>
    <w:basedOn w:val="Normal"/>
    <w:link w:val="BodyTextIndent3Char"/>
    <w:semiHidden/>
    <w:unhideWhenUsed/>
    <w:rsid w:val="00B160DB"/>
    <w:pPr>
      <w:spacing w:after="120"/>
      <w:ind w:left="360"/>
    </w:pPr>
    <w:rPr>
      <w:rFonts w:ascii="Calibri" w:eastAsia="Calibri" w:hAnsi="Calibri" w:cs="Times New Roman"/>
      <w:sz w:val="16"/>
      <w:szCs w:val="16"/>
      <w:lang w:val="id-ID"/>
    </w:rPr>
  </w:style>
  <w:style w:type="character" w:customStyle="1" w:styleId="BodyTextIndent3Char1">
    <w:name w:val="Body Text Indent 3 Char1"/>
    <w:basedOn w:val="DefaultParagraphFont"/>
    <w:uiPriority w:val="99"/>
    <w:semiHidden/>
    <w:rsid w:val="00B160DB"/>
    <w:rPr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160DB"/>
    <w:pPr>
      <w:spacing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18"/>
      <w:lang w:val="id-ID"/>
    </w:rPr>
  </w:style>
  <w:style w:type="paragraph" w:customStyle="1" w:styleId="font5">
    <w:name w:val="font5"/>
    <w:basedOn w:val="Normal"/>
    <w:rsid w:val="00B160DB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2">
    <w:name w:val="xl82"/>
    <w:basedOn w:val="Normal"/>
    <w:rsid w:val="00B160DB"/>
    <w:pPr>
      <w:pBdr>
        <w:top w:val="single" w:sz="12" w:space="0" w:color="000000"/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3">
    <w:name w:val="xl83"/>
    <w:basedOn w:val="Normal"/>
    <w:rsid w:val="00B160DB"/>
    <w:pPr>
      <w:pBdr>
        <w:top w:val="single" w:sz="12" w:space="0" w:color="000000"/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4">
    <w:name w:val="xl84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5">
    <w:name w:val="xl85"/>
    <w:basedOn w:val="Normal"/>
    <w:rsid w:val="00B160DB"/>
    <w:pPr>
      <w:pBdr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6">
    <w:name w:val="xl86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7">
    <w:name w:val="xl87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8">
    <w:name w:val="xl88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89">
    <w:name w:val="xl8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0">
    <w:name w:val="xl90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1">
    <w:name w:val="xl91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2">
    <w:name w:val="xl92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3">
    <w:name w:val="xl93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4">
    <w:name w:val="xl94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5">
    <w:name w:val="xl95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6">
    <w:name w:val="xl96"/>
    <w:basedOn w:val="Normal"/>
    <w:rsid w:val="00B160DB"/>
    <w:pPr>
      <w:pBdr>
        <w:left w:val="single" w:sz="4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7">
    <w:name w:val="xl97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8">
    <w:name w:val="xl98"/>
    <w:basedOn w:val="Normal"/>
    <w:rsid w:val="00B160DB"/>
    <w:pPr>
      <w:pBdr>
        <w:left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99">
    <w:name w:val="xl99"/>
    <w:basedOn w:val="Normal"/>
    <w:rsid w:val="00B160DB"/>
    <w:pPr>
      <w:pBdr>
        <w:left w:val="single" w:sz="4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0">
    <w:name w:val="xl100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1">
    <w:name w:val="xl101"/>
    <w:basedOn w:val="Normal"/>
    <w:rsid w:val="00B160DB"/>
    <w:pPr>
      <w:pBdr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2">
    <w:name w:val="xl102"/>
    <w:basedOn w:val="Normal"/>
    <w:rsid w:val="00B160DB"/>
    <w:pPr>
      <w:pBdr>
        <w:left w:val="single" w:sz="12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3">
    <w:name w:val="xl103"/>
    <w:basedOn w:val="Normal"/>
    <w:rsid w:val="00B160DB"/>
    <w:pPr>
      <w:pBdr>
        <w:left w:val="single" w:sz="4" w:space="0" w:color="000000"/>
        <w:bottom w:val="single" w:sz="12" w:space="0" w:color="000000"/>
        <w:right w:val="single" w:sz="4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4">
    <w:name w:val="xl104"/>
    <w:basedOn w:val="Normal"/>
    <w:rsid w:val="00B160DB"/>
    <w:pPr>
      <w:pBdr>
        <w:left w:val="single" w:sz="4" w:space="0" w:color="000000"/>
        <w:bottom w:val="single" w:sz="12" w:space="0" w:color="000000"/>
        <w:right w:val="single" w:sz="12" w:space="0" w:color="000000"/>
      </w:pBdr>
      <w:shd w:val="clear" w:color="000000" w:fill="FFFFFF"/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5">
    <w:name w:val="xl105"/>
    <w:basedOn w:val="Normal"/>
    <w:rsid w:val="00B160DB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6"/>
      <w:szCs w:val="16"/>
    </w:rPr>
  </w:style>
  <w:style w:type="paragraph" w:customStyle="1" w:styleId="xl106">
    <w:name w:val="xl106"/>
    <w:basedOn w:val="Normal"/>
    <w:rsid w:val="00B160DB"/>
    <w:pPr>
      <w:pBdr>
        <w:left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  <w:style w:type="paragraph" w:customStyle="1" w:styleId="xl107">
    <w:name w:val="xl107"/>
    <w:basedOn w:val="Normal"/>
    <w:rsid w:val="00B160DB"/>
    <w:pPr>
      <w:pBdr>
        <w:left w:val="single" w:sz="12" w:space="0" w:color="000000"/>
        <w:bottom w:val="single" w:sz="12" w:space="0" w:color="000000"/>
      </w:pBdr>
      <w:shd w:val="clear" w:color="000000" w:fill="FFFFFF"/>
      <w:spacing w:before="100" w:beforeAutospacing="1" w:after="100" w:afterAutospacing="1" w:line="240" w:lineRule="auto"/>
      <w:textAlignment w:val="top"/>
    </w:pPr>
    <w:rPr>
      <w:rFonts w:ascii="Arial" w:eastAsia="Times New Roman" w:hAnsi="Arial" w:cs="Arial"/>
      <w:color w:val="000000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9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7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1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2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88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72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5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15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45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9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4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3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18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7297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11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3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19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85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98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681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71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1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0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6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73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77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55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2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4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4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google.co.id/search?hl=id&amp;gbpv=1&amp;dq=stress+kerja+adalah&amp;pg=PA44&amp;printsec=frontcover&amp;q=inpublisher:%22Penerbit+NEM%22&amp;tbm=bks&amp;sa=X&amp;ved=2ahUKEwjKot31iqL0AhXJbSsKHQohCwIQmxMoAHoECBkQAg&amp;sxsrf=AOaemvL3q9GgWC2xeS6xYRCy-ZZY5rCYJQ:16372444647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270792-6394-441F-AD55-0941B448E5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703</Words>
  <Characters>400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10</dc:creator>
  <cp:lastModifiedBy>syahdan nusabelani</cp:lastModifiedBy>
  <cp:revision>2</cp:revision>
  <cp:lastPrinted>2022-02-11T04:07:00Z</cp:lastPrinted>
  <dcterms:created xsi:type="dcterms:W3CDTF">2022-02-11T04:19:00Z</dcterms:created>
  <dcterms:modified xsi:type="dcterms:W3CDTF">2022-02-11T04:19:00Z</dcterms:modified>
</cp:coreProperties>
</file>